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32E29" w:rsidRDefault="00C32E29" w:rsidP="000862DF">
      <w:pPr>
        <w:spacing w:line="72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480B65" w:rsidRPr="00480B65" w:rsidRDefault="00C32E29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480B65" w:rsidRPr="00480B65">
        <w:rPr>
          <w:rFonts w:ascii="Times New Roman" w:hAnsi="Times New Roman" w:cs="Times New Roman"/>
          <w:noProof/>
          <w:sz w:val="24"/>
          <w:szCs w:val="24"/>
        </w:rPr>
        <w:t xml:space="preserve">Agustian, I., Saputra, H. E., &amp; Imanda, A. (2019). Pengaruh Sistem Informasi Manajamen Terhadap Peningkatan Kualitas Pelayanan Di Pt. Jasaraharja Putra Cabang Bengkulu. </w:t>
      </w:r>
      <w:r w:rsidR="00480B65"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Profesional: Jurnal Komunikasi Dan Administrasi Publik</w:t>
      </w:r>
      <w:r w:rsidR="00480B65"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480B65"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="00480B65" w:rsidRPr="00480B65">
        <w:rPr>
          <w:rFonts w:ascii="Times New Roman" w:hAnsi="Times New Roman" w:cs="Times New Roman"/>
          <w:noProof/>
          <w:sz w:val="24"/>
          <w:szCs w:val="24"/>
        </w:rPr>
        <w:t>(1), 42–60. https://doi.org/10.37676/professional.v6i1.837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Amie, N. L. L., &amp; Nugraha, A. (2014). Pemanfaatan Limbah Ampas Tebu Melalui Desain Produk Perlengkapan Rumah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Jurnal Tingkat Sarjana Senirupa Dan Desain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80B65">
        <w:rPr>
          <w:rFonts w:ascii="Times New Roman" w:hAnsi="Times New Roman" w:cs="Times New Roman"/>
          <w:noProof/>
          <w:sz w:val="24"/>
          <w:szCs w:val="24"/>
        </w:rPr>
        <w:t>, 1–7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Badan Standardisasi Nasional. (1990). SNI 03-1972-1990 : Metode Pengujian Slump Beton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Badan Standar Nasional Indonesia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ICS 91.100.30), 1–12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Badan Standardisasi Nasional Indonesia. (2008). SNI 1972 : 2008 Cara Uji Slump Beton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Badan Standar Nasional</w:t>
      </w:r>
      <w:r w:rsidRPr="00480B65">
        <w:rPr>
          <w:rFonts w:ascii="Times New Roman" w:hAnsi="Times New Roman" w:cs="Times New Roman"/>
          <w:noProof/>
          <w:sz w:val="24"/>
          <w:szCs w:val="24"/>
        </w:rPr>
        <w:t>, 1–5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C136:2012, S. A. (2012). SNI ASTM C136:2012. Metode uji untuk analisis saringan agregat halus dan agregat kasar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Badan Standardisasi Nasional</w:t>
      </w:r>
      <w:r w:rsidRPr="00480B65">
        <w:rPr>
          <w:rFonts w:ascii="Times New Roman" w:hAnsi="Times New Roman" w:cs="Times New Roman"/>
          <w:noProof/>
          <w:sz w:val="24"/>
          <w:szCs w:val="24"/>
        </w:rPr>
        <w:t>, 1–24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Haris Santoso, T., Basir, M., &amp; Hendra Hermawan, O. (2021). Pemanfaatan Limbah Bottom Ash sebagai Bahan Campuran Agregat Halus dengan Penambahan Tetes Tebu pada Pembuatan Beton Terhadap Nilai Kuat Tekan Beton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Agustus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2), 45–53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Hermawan, O. H., Sidiq, M. F., Safira, N., &amp; Rahman, A. (2021). Analisa Kuat </w:t>
      </w:r>
      <w:r w:rsidRPr="00480B6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ekan Beton Akibat Pengaruh Penggunaan Limbah Batu Bata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Jurnal Teknik Sipil Dan Teknologi Konstruksi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2), 217–228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Hidayati, A. S. D. S. N., Kurniawan, S., Restu, N. W., &amp; Ismuyanto, B. (2016). Potential of Sugar Cane as An Alternative Raw Material for Making Activated Carbons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Natural-B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4), 318–322. https://doi.org/10.21776/ub.natural-b.2016.003.04.8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Junaidi, A. (2015)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AGREGAT KASAR PADA CAMPURAN BETON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1), 5–15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Koi, D., Rasidi, N., &amp; Wijaya, H. S. (2019). Pengaruh Abu Ampas Tebu Sebagai Alternatif Pengganti Portland Cement ( PC ) fc ’ = 19 Mpa Terhadap Kuat Tekan dan Kuat Tarik Beton )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UREKA Universitas Tribhuwana TUnggadewi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2), 154–159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Mulyono, T. (2015)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Teknologi beton: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62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21)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Parashar, A. K., &amp; Gupta, A. (2021). Investigation of the effect of bagasse ash, hooked steel fibers and glass fibers on the mechanical properties of concrete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Materials Today: Proceedings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44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xxxx), 801–807. https://doi.org/10.1016/j.matpr.2020.10.711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Rahmi, A. sucia, Handani, S., &amp; Mulyadi, S. (2015). Pengaruh Substitusi Agregat Kasar Dengan Serat Ampas Tebu Terhadap Kuat Tekan Dan Kuat Lentur Beton K-350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Fisika Unand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3), 298–302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Samosir, F., Hutabarat, L. E., Purnomo, C. C., &amp; Tampubolon, S. P. (2021). The effect of bagasse fibers material with pumice as a partial substitution of </w:t>
      </w:r>
      <w:r w:rsidRPr="00480B6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oarse aggregate to increase compressive strength and tensile strength on lightweight concrete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IOP Conference Series: Earth and Environmental Science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878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1). https://doi.org/10.1088/1755-1315/878/1/012046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Saputra, E. B., Gunawan, L. I., &amp; Safarizki, H. A. (2019). Pengaruh Abu Ampas Tebu Terhadap Kuat Tekan Beton Sebagai Bahan Tambah Dalam Pembuatan Beton Normal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MoDuluS: Media Komunikasi Dunia Ilmu Sipil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2), 67. https://doi.org/10.32585/modulus.v1i2.589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SNI 03-1971-1990. (1990). Metode Pengujian Kadar Air Agregat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Badan Standarisasi Nasional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27</w:t>
      </w:r>
      <w:r w:rsidRPr="00480B65">
        <w:rPr>
          <w:rFonts w:ascii="Times New Roman" w:hAnsi="Times New Roman" w:cs="Times New Roman"/>
          <w:noProof/>
          <w:sz w:val="24"/>
          <w:szCs w:val="24"/>
        </w:rPr>
        <w:t>(5), 6889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SNI 03-2495-1991. (1991). Spesifikasi bahan tambahan untuk beton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Badan Standardisasi Nasional</w:t>
      </w:r>
      <w:r w:rsidRPr="00480B6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SNI 1970-2008. (2008). Cara Uji Berat Jenis dan Penyerapan Air Agregat Halus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Badan Standar Nasional Indonesia</w:t>
      </w:r>
      <w:r w:rsidRPr="00480B65">
        <w:rPr>
          <w:rFonts w:ascii="Times New Roman" w:hAnsi="Times New Roman" w:cs="Times New Roman"/>
          <w:noProof/>
          <w:sz w:val="24"/>
          <w:szCs w:val="24"/>
        </w:rPr>
        <w:t>, 7–18. http://sni.litbang.pu.go.id/index.php?r=/sni/new/sni/detail/id/195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SNI 2417:2008. (2008). Sni 2417-2008 Cara uji keausan agregat dengan mesin abrasi Los Angeles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Cara Uji Keausan Agregat Dengan Mesin Abrasi Los Angeles</w:t>
      </w:r>
      <w:r w:rsidRPr="00480B65">
        <w:rPr>
          <w:rFonts w:ascii="Times New Roman" w:hAnsi="Times New Roman" w:cs="Times New Roman"/>
          <w:noProof/>
          <w:sz w:val="24"/>
          <w:szCs w:val="24"/>
        </w:rPr>
        <w:t>, 1–9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SNI 2493:2011. (2011)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Tata cara pembuatan dan perawatan benda uji beton di laboratorium</w:t>
      </w:r>
      <w:r w:rsidRPr="00480B6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SNI 7656:2012. (2012). Tata Cara Pemilihan Campuran untuk Beton Normal, Beton Berat dan Beton Massa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Badan Standarisasi Nasional</w:t>
      </w:r>
      <w:r w:rsidRPr="00480B65">
        <w:rPr>
          <w:rFonts w:ascii="Times New Roman" w:hAnsi="Times New Roman" w:cs="Times New Roman"/>
          <w:noProof/>
          <w:sz w:val="24"/>
          <w:szCs w:val="24"/>
        </w:rPr>
        <w:t>, 52.</w:t>
      </w:r>
    </w:p>
    <w:p w:rsidR="00480B65" w:rsidRPr="00480B65" w:rsidRDefault="00480B65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480B6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ri Budi Kampati, Zulfikar Djauhari, R. S. (2019). (2019)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1) , 2) , 2) 1)</w:t>
      </w:r>
      <w:r w:rsidRPr="00480B6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80B65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480B65">
        <w:rPr>
          <w:rFonts w:ascii="Times New Roman" w:hAnsi="Times New Roman" w:cs="Times New Roman"/>
          <w:noProof/>
          <w:sz w:val="24"/>
          <w:szCs w:val="24"/>
        </w:rPr>
        <w:t>, 1–8.</w:t>
      </w:r>
    </w:p>
    <w:p w:rsidR="0056167D" w:rsidRDefault="00C32E29" w:rsidP="00480B6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56167D" w:rsidRDefault="0056167D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56167D" w:rsidRDefault="0056167D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56167D" w:rsidRDefault="0056167D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56167D" w:rsidRDefault="0056167D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56167D" w:rsidRDefault="0056167D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277F60" w:rsidRDefault="00277F60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277F60" w:rsidRDefault="00277F60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277F60" w:rsidRDefault="00277F60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277F60" w:rsidRDefault="00277F60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277F60" w:rsidRDefault="00277F60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277F60" w:rsidRDefault="00277F60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277F60" w:rsidRDefault="00277F60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277F60" w:rsidRDefault="00277F60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56167D" w:rsidRDefault="0056167D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56167D" w:rsidRDefault="0056167D" w:rsidP="00945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C32E29" w:rsidRDefault="00641151" w:rsidP="0056167D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</w:p>
    <w:p w:rsidR="00D37BC1" w:rsidRPr="00D37BC1" w:rsidRDefault="00D37BC1" w:rsidP="00D37BC1">
      <w:pPr>
        <w:pStyle w:val="ListParagraph"/>
        <w:widowControl w:val="0"/>
        <w:numPr>
          <w:ilvl w:val="0"/>
          <w:numId w:val="65"/>
        </w:numPr>
        <w:autoSpaceDE w:val="0"/>
        <w:autoSpaceDN w:val="0"/>
        <w:adjustRightInd w:val="0"/>
        <w:spacing w:line="48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D37BC1">
        <w:rPr>
          <w:rFonts w:ascii="Times New Roman" w:hAnsi="Times New Roman" w:cs="Times New Roman"/>
          <w:sz w:val="24"/>
          <w:szCs w:val="24"/>
        </w:rPr>
        <w:t>Lampiran Pengujian Bahan</w:t>
      </w: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2720"/>
        <w:gridCol w:w="2316"/>
        <w:gridCol w:w="2397"/>
      </w:tblGrid>
      <w:tr w:rsidR="00D37BC1" w:rsidTr="00B0194C">
        <w:trPr>
          <w:trHeight w:val="4074"/>
        </w:trPr>
        <w:tc>
          <w:tcPr>
            <w:tcW w:w="2720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D37BC1" w:rsidRDefault="00D37BC1" w:rsidP="00B0194C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32222170" wp14:editId="62698380">
                  <wp:extent cx="1477061" cy="1969477"/>
                  <wp:effectExtent l="19050" t="19050" r="27940" b="12065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tebu.jpg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78754" cy="1971734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16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D37BC1" w:rsidRDefault="00D37BC1" w:rsidP="00B0194C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4E6C016" wp14:editId="2363C5C4">
                  <wp:extent cx="1296238" cy="1879041"/>
                  <wp:effectExtent l="19050" t="19050" r="18415" b="26035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encucian tebu.jpg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04664" cy="1891256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97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D37BC1" w:rsidRDefault="00D37BC1" w:rsidP="00B0194C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45A6A567" wp14:editId="252438E9">
                  <wp:extent cx="1341413" cy="1788606"/>
                  <wp:effectExtent l="19050" t="19050" r="11430" b="21590"/>
                  <wp:docPr id="52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enjemuran.jp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44995" cy="1793382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37BC1" w:rsidTr="00B0194C">
        <w:trPr>
          <w:trHeight w:val="691"/>
        </w:trPr>
        <w:tc>
          <w:tcPr>
            <w:tcW w:w="2720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t xml:space="preserve">Proses Pengumpulan Tebu  </w:t>
            </w:r>
          </w:p>
        </w:tc>
        <w:tc>
          <w:tcPr>
            <w:tcW w:w="2316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t>Proses Pencucian</w:t>
            </w:r>
          </w:p>
        </w:tc>
        <w:tc>
          <w:tcPr>
            <w:tcW w:w="2397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t>Proses Pengeringan</w:t>
            </w:r>
          </w:p>
        </w:tc>
      </w:tr>
      <w:tr w:rsidR="00D37BC1" w:rsidTr="00B0194C">
        <w:trPr>
          <w:trHeight w:val="3689"/>
        </w:trPr>
        <w:tc>
          <w:tcPr>
            <w:tcW w:w="2720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79A809F9" wp14:editId="3E9392AA">
                  <wp:extent cx="1247760" cy="1848600"/>
                  <wp:effectExtent l="19050" t="19050" r="10160" b="18415"/>
                  <wp:docPr id="53" name="Pictur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emotongan tebu.jpg"/>
                          <pic:cNvPicPr/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643" t="10714"/>
                          <a:stretch/>
                        </pic:blipFill>
                        <pic:spPr bwMode="auto">
                          <a:xfrm>
                            <a:off x="0" y="0"/>
                            <a:ext cx="1253724" cy="1857436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16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3E6E4B51" wp14:editId="284C27D0">
                  <wp:extent cx="1185705" cy="1580990"/>
                  <wp:effectExtent l="19050" t="19050" r="14605" b="19685"/>
                  <wp:docPr id="54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roses pengayakan.jpg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93419" cy="159127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97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CA011AF" wp14:editId="73D3261C">
                  <wp:extent cx="1266054" cy="1688123"/>
                  <wp:effectExtent l="19050" t="19050" r="10795" b="26670"/>
                  <wp:docPr id="5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hasil akhir tebu.jpg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70310" cy="169379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37BC1" w:rsidTr="00B0194C">
        <w:trPr>
          <w:trHeight w:val="671"/>
        </w:trPr>
        <w:tc>
          <w:tcPr>
            <w:tcW w:w="2720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t>Proses pemotongan serat ampas tebu</w:t>
            </w:r>
          </w:p>
        </w:tc>
        <w:tc>
          <w:tcPr>
            <w:tcW w:w="2316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ses Pengayakan Ampas Tebu</w:t>
            </w:r>
          </w:p>
        </w:tc>
        <w:tc>
          <w:tcPr>
            <w:tcW w:w="2397" w:type="dxa"/>
            <w:vAlign w:val="center"/>
          </w:tcPr>
          <w:p w:rsidR="00D37BC1" w:rsidRDefault="00D37BC1" w:rsidP="00B0194C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t>Hasil Akhir</w:t>
            </w:r>
          </w:p>
        </w:tc>
      </w:tr>
    </w:tbl>
    <w:p w:rsidR="00D37BC1" w:rsidRDefault="00D37BC1" w:rsidP="00D37BC1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F2529" w:rsidRDefault="00DF2529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2736"/>
        <w:gridCol w:w="2291"/>
        <w:gridCol w:w="2406"/>
      </w:tblGrid>
      <w:tr w:rsidR="00DF2529" w:rsidTr="00DF2529">
        <w:trPr>
          <w:trHeight w:val="4253"/>
        </w:trPr>
        <w:tc>
          <w:tcPr>
            <w:tcW w:w="2736" w:type="dxa"/>
            <w:vAlign w:val="center"/>
          </w:tcPr>
          <w:p w:rsidR="00DF2529" w:rsidRDefault="00DF2529" w:rsidP="00DF2529">
            <w:pPr>
              <w:pStyle w:val="ListParagraph"/>
              <w:spacing w:line="360" w:lineRule="auto"/>
              <w:ind w:left="-436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lastRenderedPageBreak/>
              <w:drawing>
                <wp:inline distT="0" distB="0" distL="0" distR="0" wp14:anchorId="05C66EF5" wp14:editId="289B5864">
                  <wp:extent cx="1401701" cy="1868993"/>
                  <wp:effectExtent l="19050" t="19050" r="27305" b="17145"/>
                  <wp:docPr id="59" name="Picture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UJI KADAR LUMPUR.jpg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16164" cy="188827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91" w:type="dxa"/>
            <w:vAlign w:val="center"/>
          </w:tcPr>
          <w:p w:rsidR="00DF2529" w:rsidRDefault="00DF2529" w:rsidP="00831AD8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A9AAE52" wp14:editId="4B1E7042">
                  <wp:extent cx="1225899" cy="1778559"/>
                  <wp:effectExtent l="19050" t="19050" r="12700" b="12700"/>
                  <wp:docPr id="60" name="Pictur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dasi agregat halus.jpg"/>
                          <pic:cNvPicPr/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83" cy="1796526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06" w:type="dxa"/>
            <w:vAlign w:val="center"/>
          </w:tcPr>
          <w:p w:rsidR="00DF2529" w:rsidRDefault="00DF2529" w:rsidP="00831AD8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9C5601A" wp14:editId="5404B443">
                  <wp:extent cx="1349880" cy="1778558"/>
                  <wp:effectExtent l="19050" t="19050" r="22225" b="12700"/>
                  <wp:docPr id="61" name="Picture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Berat Jenis.jpg"/>
                          <pic:cNvPicPr/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22513" b="23431"/>
                          <a:stretch/>
                        </pic:blipFill>
                        <pic:spPr bwMode="auto">
                          <a:xfrm>
                            <a:off x="0" y="0"/>
                            <a:ext cx="1359720" cy="1791523"/>
                          </a:xfrm>
                          <a:prstGeom prst="rect">
                            <a:avLst/>
                          </a:prstGeom>
                          <a:ln w="95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round/>
                            <a:headEnd type="none" w="med" len="med"/>
                            <a:tailEnd type="none" w="med" len="med"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F2529" w:rsidTr="00DF2529">
        <w:tc>
          <w:tcPr>
            <w:tcW w:w="2736" w:type="dxa"/>
            <w:vAlign w:val="center"/>
          </w:tcPr>
          <w:p w:rsidR="00DF2529" w:rsidRDefault="00DF2529" w:rsidP="00831AD8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ujian Kadar Lumpur</w:t>
            </w:r>
          </w:p>
        </w:tc>
        <w:tc>
          <w:tcPr>
            <w:tcW w:w="2291" w:type="dxa"/>
            <w:vAlign w:val="center"/>
          </w:tcPr>
          <w:p w:rsidR="00DF2529" w:rsidRDefault="00DF2529" w:rsidP="00831AD8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ujian Gradasi Agregat Halus</w:t>
            </w:r>
          </w:p>
        </w:tc>
        <w:tc>
          <w:tcPr>
            <w:tcW w:w="2406" w:type="dxa"/>
            <w:vAlign w:val="center"/>
          </w:tcPr>
          <w:p w:rsidR="00DF2529" w:rsidRDefault="00DF2529" w:rsidP="00831AD8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ujian Berat Jenis dan Penyerapan Pasir</w:t>
            </w:r>
          </w:p>
        </w:tc>
      </w:tr>
      <w:tr w:rsidR="00DF2529" w:rsidTr="00DF2529">
        <w:trPr>
          <w:trHeight w:val="4554"/>
        </w:trPr>
        <w:tc>
          <w:tcPr>
            <w:tcW w:w="2736" w:type="dxa"/>
            <w:vAlign w:val="center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538460FB" wp14:editId="18895394">
                  <wp:extent cx="1559958" cy="2080008"/>
                  <wp:effectExtent l="19050" t="19050" r="21590" b="15875"/>
                  <wp:docPr id="62" name="Picture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kadar air agregat.jpg"/>
                          <pic:cNvPicPr/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77007" cy="210274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91" w:type="dxa"/>
            <w:vAlign w:val="center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75818CC" wp14:editId="39BC479D">
                  <wp:extent cx="1163740" cy="2069960"/>
                  <wp:effectExtent l="19050" t="19050" r="17780" b="26035"/>
                  <wp:docPr id="63" name="Picture 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kadar lumpur split.jpg"/>
                          <pic:cNvPicPr/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74353" cy="2088837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06" w:type="dxa"/>
            <w:vAlign w:val="center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DF2529" w:rsidRDefault="00DF2529" w:rsidP="00831AD8">
            <w:pPr>
              <w:pStyle w:val="ListParagraph"/>
              <w:spacing w:line="48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7143565" wp14:editId="2D5111A0">
                  <wp:extent cx="1266092" cy="1999622"/>
                  <wp:effectExtent l="19050" t="19050" r="10795" b="19685"/>
                  <wp:docPr id="64" name="Picture 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abrasi.jpg"/>
                          <pic:cNvPicPr/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90868" cy="2038753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F2529" w:rsidTr="00DF2529">
        <w:trPr>
          <w:trHeight w:val="693"/>
        </w:trPr>
        <w:tc>
          <w:tcPr>
            <w:tcW w:w="2736" w:type="dxa"/>
            <w:vAlign w:val="center"/>
          </w:tcPr>
          <w:p w:rsidR="00DF2529" w:rsidRDefault="00DF2529" w:rsidP="00831AD8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ujian Kadar Air  Agregat</w:t>
            </w:r>
          </w:p>
        </w:tc>
        <w:tc>
          <w:tcPr>
            <w:tcW w:w="2291" w:type="dxa"/>
            <w:vAlign w:val="center"/>
          </w:tcPr>
          <w:p w:rsidR="00DF2529" w:rsidRDefault="00DF2529" w:rsidP="00831AD8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ujian Gradasi Agregat Halus</w:t>
            </w:r>
          </w:p>
        </w:tc>
        <w:tc>
          <w:tcPr>
            <w:tcW w:w="2406" w:type="dxa"/>
            <w:vAlign w:val="center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ujian Abrasi</w:t>
            </w:r>
          </w:p>
        </w:tc>
      </w:tr>
    </w:tbl>
    <w:p w:rsidR="00DF2529" w:rsidRDefault="00DF2529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DF2529" w:rsidRDefault="00DF2529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DF2529" w:rsidRDefault="00DF2529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DF2529" w:rsidRPr="00D37BC1" w:rsidRDefault="00DF2529" w:rsidP="00D37BC1">
      <w:pPr>
        <w:pStyle w:val="ListParagraph"/>
        <w:numPr>
          <w:ilvl w:val="0"/>
          <w:numId w:val="65"/>
        </w:numPr>
        <w:spacing w:line="48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D37BC1">
        <w:rPr>
          <w:rFonts w:ascii="Times New Roman" w:hAnsi="Times New Roman" w:cs="Times New Roman"/>
          <w:sz w:val="24"/>
          <w:szCs w:val="24"/>
        </w:rPr>
        <w:lastRenderedPageBreak/>
        <w:t xml:space="preserve">Lampiran Pembuatan Beton </w:t>
      </w: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2477"/>
        <w:gridCol w:w="2478"/>
        <w:gridCol w:w="2478"/>
      </w:tblGrid>
      <w:tr w:rsidR="00DF2529" w:rsidTr="00D37BC1">
        <w:trPr>
          <w:trHeight w:val="4016"/>
        </w:trPr>
        <w:tc>
          <w:tcPr>
            <w:tcW w:w="2477" w:type="dxa"/>
            <w:vAlign w:val="center"/>
          </w:tcPr>
          <w:p w:rsidR="00DF2529" w:rsidRDefault="00DF2529" w:rsidP="00DF2529">
            <w:pPr>
              <w:pStyle w:val="ListParagraph"/>
              <w:spacing w:line="480" w:lineRule="auto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39D9F5E6" wp14:editId="79BB4893">
                  <wp:extent cx="1326341" cy="1768510"/>
                  <wp:effectExtent l="19050" t="19050" r="26670" b="22225"/>
                  <wp:docPr id="77" name="Picture 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enimbangan bahan.jpg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28660" cy="1771602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78" w:type="dxa"/>
            <w:vAlign w:val="center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20DC2F4F" wp14:editId="3A0F9F93">
                  <wp:extent cx="1258516" cy="1678074"/>
                  <wp:effectExtent l="19050" t="19050" r="18415" b="17780"/>
                  <wp:docPr id="78" name="Picture 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roses pembuatan.jpg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63709" cy="168499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78" w:type="dxa"/>
            <w:vAlign w:val="center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46994E3" wp14:editId="61816AB5">
                  <wp:extent cx="1266052" cy="1688123"/>
                  <wp:effectExtent l="19050" t="19050" r="10795" b="26670"/>
                  <wp:docPr id="84" name="Picture 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ump.jpg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70839" cy="1694506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F2529" w:rsidTr="00D37BC1">
        <w:tc>
          <w:tcPr>
            <w:tcW w:w="2477" w:type="dxa"/>
            <w:vAlign w:val="center"/>
          </w:tcPr>
          <w:p w:rsidR="00DF2529" w:rsidRDefault="00DF2529" w:rsidP="00831AD8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oses Penimbangan material </w:t>
            </w:r>
          </w:p>
        </w:tc>
        <w:tc>
          <w:tcPr>
            <w:tcW w:w="2478" w:type="dxa"/>
            <w:vAlign w:val="center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mbuatan Beton</w:t>
            </w:r>
          </w:p>
        </w:tc>
        <w:tc>
          <w:tcPr>
            <w:tcW w:w="2478" w:type="dxa"/>
            <w:vAlign w:val="center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lump Test</w:t>
            </w:r>
          </w:p>
        </w:tc>
      </w:tr>
      <w:tr w:rsidR="00DF2529" w:rsidTr="00D37BC1">
        <w:trPr>
          <w:gridAfter w:val="1"/>
          <w:wAfter w:w="2478" w:type="dxa"/>
          <w:trHeight w:val="3843"/>
        </w:trPr>
        <w:tc>
          <w:tcPr>
            <w:tcW w:w="2477" w:type="dxa"/>
            <w:vAlign w:val="center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95DCC24" wp14:editId="4E6D6B1A">
                  <wp:extent cx="1256043" cy="1674776"/>
                  <wp:effectExtent l="19050" t="19050" r="20320" b="20955"/>
                  <wp:docPr id="85" name="Picture 8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roses pencetakan beton segar.jpg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60019" cy="168007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478" w:type="dxa"/>
            <w:vAlign w:val="center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56B29F1C" wp14:editId="1D8EC6C5">
                  <wp:extent cx="1258516" cy="1678075"/>
                  <wp:effectExtent l="19050" t="19050" r="18415" b="17780"/>
                  <wp:docPr id="89" name="Picture 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uring.jpg"/>
                          <pic:cNvPicPr/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64498" cy="1686051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F2529" w:rsidTr="00D37BC1">
        <w:trPr>
          <w:gridAfter w:val="1"/>
          <w:wAfter w:w="2478" w:type="dxa"/>
        </w:trPr>
        <w:tc>
          <w:tcPr>
            <w:tcW w:w="2477" w:type="dxa"/>
            <w:vAlign w:val="bottom"/>
          </w:tcPr>
          <w:p w:rsidR="00DF2529" w:rsidRDefault="00B80ACF" w:rsidP="00B80ACF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oses </w:t>
            </w:r>
            <w:r w:rsidR="00DF2529">
              <w:rPr>
                <w:rFonts w:ascii="Times New Roman" w:hAnsi="Times New Roman" w:cs="Times New Roman"/>
                <w:sz w:val="24"/>
                <w:szCs w:val="24"/>
              </w:rPr>
              <w:t>Pencetakan Beton</w:t>
            </w:r>
          </w:p>
        </w:tc>
        <w:tc>
          <w:tcPr>
            <w:tcW w:w="2478" w:type="dxa"/>
            <w:vAlign w:val="bottom"/>
          </w:tcPr>
          <w:p w:rsidR="00DF2529" w:rsidRDefault="00DF2529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uring Beton</w:t>
            </w:r>
          </w:p>
        </w:tc>
      </w:tr>
    </w:tbl>
    <w:p w:rsidR="00DF2529" w:rsidRDefault="00DF2529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DF2529" w:rsidRDefault="00DF2529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DF2529" w:rsidRDefault="00DF2529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277F60" w:rsidRDefault="00277F60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A14206" w:rsidRDefault="00A14206" w:rsidP="00D37BC1">
      <w:pPr>
        <w:pStyle w:val="ListParagraph"/>
        <w:numPr>
          <w:ilvl w:val="0"/>
          <w:numId w:val="65"/>
        </w:numPr>
        <w:spacing w:line="48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D37BC1">
        <w:rPr>
          <w:rFonts w:ascii="Times New Roman" w:hAnsi="Times New Roman" w:cs="Times New Roman"/>
          <w:sz w:val="24"/>
          <w:szCs w:val="24"/>
        </w:rPr>
        <w:lastRenderedPageBreak/>
        <w:t>Lampiran Uji Kuat Tekan Beton</w:t>
      </w: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56167D" w:rsidTr="00BD321C">
        <w:trPr>
          <w:trHeight w:val="3515"/>
        </w:trPr>
        <w:tc>
          <w:tcPr>
            <w:tcW w:w="3716" w:type="dxa"/>
            <w:vAlign w:val="center"/>
          </w:tcPr>
          <w:p w:rsidR="0056167D" w:rsidRDefault="0056167D" w:rsidP="00BD321C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 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>
                  <wp:extent cx="1346479" cy="1795363"/>
                  <wp:effectExtent l="19050" t="19050" r="25400" b="14605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normal 7 hari 1.jpg"/>
                          <pic:cNvPicPr/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54367" cy="180588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56167D" w:rsidRDefault="0056167D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UMUR 7 HARI</w:t>
            </w:r>
          </w:p>
          <w:p w:rsidR="0056167D" w:rsidRPr="002623E2" w:rsidRDefault="0056167D" w:rsidP="0056167D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normal sempel peertama.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56167D" w:rsidTr="00BD321C">
        <w:trPr>
          <w:trHeight w:val="3572"/>
        </w:trPr>
        <w:tc>
          <w:tcPr>
            <w:tcW w:w="3716" w:type="dxa"/>
            <w:vAlign w:val="center"/>
          </w:tcPr>
          <w:p w:rsidR="0056167D" w:rsidRDefault="0056167D" w:rsidP="00BD321C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>
                  <wp:extent cx="1366576" cy="1822158"/>
                  <wp:effectExtent l="19050" t="19050" r="24130" b="26035"/>
                  <wp:docPr id="34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normal 7 hari 2.jpg"/>
                          <pic:cNvPicPr/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68143" cy="1824247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56167D" w:rsidRDefault="0056167D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UMUR 7 HARI</w:t>
            </w:r>
          </w:p>
          <w:p w:rsidR="0056167D" w:rsidRDefault="0056167D" w:rsidP="0056167D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normal sempel kedua</w:t>
            </w:r>
          </w:p>
        </w:tc>
      </w:tr>
      <w:tr w:rsidR="0056167D" w:rsidTr="00BD321C">
        <w:trPr>
          <w:trHeight w:val="3515"/>
        </w:trPr>
        <w:tc>
          <w:tcPr>
            <w:tcW w:w="3716" w:type="dxa"/>
            <w:vAlign w:val="center"/>
          </w:tcPr>
          <w:p w:rsidR="0056167D" w:rsidRDefault="0056167D" w:rsidP="00BD321C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>
                  <wp:extent cx="1306286" cy="1741769"/>
                  <wp:effectExtent l="19050" t="19050" r="27305" b="11430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normal 7 hari 3.jpg"/>
                          <pic:cNvPicPr/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11926" cy="1749289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56167D" w:rsidRDefault="0056167D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UMUR 7 HARI</w:t>
            </w:r>
          </w:p>
          <w:p w:rsidR="0056167D" w:rsidRDefault="0056167D" w:rsidP="0056167D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normal sempel ketiga.</w:t>
            </w:r>
          </w:p>
        </w:tc>
      </w:tr>
    </w:tbl>
    <w:p w:rsidR="0056167D" w:rsidRDefault="0056167D" w:rsidP="005616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56167D" w:rsidRDefault="0056167D" w:rsidP="005616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277F60" w:rsidRDefault="00277F60" w:rsidP="005616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56167D" w:rsidTr="00BD321C">
        <w:trPr>
          <w:trHeight w:val="3515"/>
        </w:trPr>
        <w:tc>
          <w:tcPr>
            <w:tcW w:w="3716" w:type="dxa"/>
            <w:vAlign w:val="center"/>
          </w:tcPr>
          <w:p w:rsidR="0056167D" w:rsidRDefault="0056167D" w:rsidP="00BD321C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  </w:t>
            </w:r>
            <w:r w:rsidR="003C5E81"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>
                  <wp:extent cx="1371556" cy="1828800"/>
                  <wp:effectExtent l="19050" t="19050" r="19685" b="19050"/>
                  <wp:docPr id="80" name="Picture 8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normal 21 hari 1.jpg"/>
                          <pic:cNvPicPr/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73127" cy="183089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56167D" w:rsidRDefault="0056167D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UMUR </w:t>
            </w:r>
            <w:r w:rsidR="003C5E81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56167D" w:rsidRPr="002623E2" w:rsidRDefault="0056167D" w:rsidP="00BD321C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normal sempel peertama.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56167D" w:rsidTr="00BD321C">
        <w:trPr>
          <w:trHeight w:val="3572"/>
        </w:trPr>
        <w:tc>
          <w:tcPr>
            <w:tcW w:w="3716" w:type="dxa"/>
            <w:vAlign w:val="center"/>
          </w:tcPr>
          <w:p w:rsidR="0056167D" w:rsidRDefault="003C5E81" w:rsidP="00BD321C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>
                  <wp:extent cx="1507253" cy="2009733"/>
                  <wp:effectExtent l="19050" t="19050" r="17145" b="10160"/>
                  <wp:docPr id="81" name="Picture 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normal 21 hari 2.jpg"/>
                          <pic:cNvPicPr/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08981" cy="2012037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56167D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21 </w:t>
            </w:r>
            <w:r w:rsidR="0056167D"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56167D" w:rsidRDefault="0056167D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normal sempel kedua</w:t>
            </w:r>
          </w:p>
        </w:tc>
      </w:tr>
      <w:tr w:rsidR="0056167D" w:rsidTr="00BD321C">
        <w:trPr>
          <w:trHeight w:val="3515"/>
        </w:trPr>
        <w:tc>
          <w:tcPr>
            <w:tcW w:w="3716" w:type="dxa"/>
            <w:vAlign w:val="center"/>
          </w:tcPr>
          <w:p w:rsidR="0056167D" w:rsidRDefault="003C5E81" w:rsidP="00BD321C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>
                  <wp:extent cx="1477108" cy="1969540"/>
                  <wp:effectExtent l="19050" t="19050" r="27940" b="12065"/>
                  <wp:docPr id="82" name="Picture 8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noemal 21 hari 3.jpg"/>
                          <pic:cNvPicPr/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4430" cy="1979303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56167D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21 </w:t>
            </w:r>
            <w:r w:rsidR="0056167D"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56167D" w:rsidRDefault="0056167D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normal sempel ketiga.</w:t>
            </w:r>
          </w:p>
        </w:tc>
      </w:tr>
    </w:tbl>
    <w:p w:rsidR="0056167D" w:rsidRDefault="0056167D" w:rsidP="005616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56167D" w:rsidRDefault="0056167D" w:rsidP="005616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3C5E81" w:rsidRDefault="003C5E81" w:rsidP="0056167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3C5E81" w:rsidTr="003C5E81">
        <w:trPr>
          <w:trHeight w:val="3515"/>
        </w:trPr>
        <w:tc>
          <w:tcPr>
            <w:tcW w:w="3716" w:type="dxa"/>
          </w:tcPr>
          <w:p w:rsidR="003C5E81" w:rsidRPr="003C5E81" w:rsidRDefault="003C5E81" w:rsidP="003C5E81">
            <w:pP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3C5E81" w:rsidRDefault="003C5E81" w:rsidP="003C5E81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48A7620B" wp14:editId="58692AD8">
                  <wp:extent cx="1507253" cy="2009735"/>
                  <wp:effectExtent l="19050" t="19050" r="17145" b="10160"/>
                  <wp:docPr id="132" name="Picture 1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normal 28 hari 1.jpg"/>
                          <pic:cNvPicPr/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11225" cy="2015031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3C5E81" w:rsidRDefault="003C5E81" w:rsidP="003C5E81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28" w:type="dxa"/>
          </w:tcPr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UMU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8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3C5E81" w:rsidRPr="002623E2" w:rsidRDefault="003C5E81" w:rsidP="00BD321C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normal sempel peertama.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3C5E81" w:rsidTr="003C5E81">
        <w:trPr>
          <w:trHeight w:val="3572"/>
        </w:trPr>
        <w:tc>
          <w:tcPr>
            <w:tcW w:w="3716" w:type="dxa"/>
          </w:tcPr>
          <w:p w:rsidR="003C5E81" w:rsidRDefault="003C5E81" w:rsidP="00BD321C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3C5E81" w:rsidRDefault="003C5E81" w:rsidP="00BD321C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>
                  <wp:extent cx="1607736" cy="2143716"/>
                  <wp:effectExtent l="19050" t="19050" r="12065" b="9525"/>
                  <wp:docPr id="133" name="Picture 1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normal 28 hari 2.jpg"/>
                          <pic:cNvPicPr/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4296" cy="2152463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3C5E81" w:rsidRDefault="003C5E81" w:rsidP="00BD321C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28" w:type="dxa"/>
          </w:tcPr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28 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normal sempel kedua</w:t>
            </w:r>
          </w:p>
        </w:tc>
      </w:tr>
      <w:tr w:rsidR="003C5E81" w:rsidTr="003C5E81">
        <w:trPr>
          <w:trHeight w:val="3515"/>
        </w:trPr>
        <w:tc>
          <w:tcPr>
            <w:tcW w:w="3716" w:type="dxa"/>
          </w:tcPr>
          <w:p w:rsidR="003C5E81" w:rsidRDefault="003C5E81" w:rsidP="00BD321C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</w:pPr>
          </w:p>
          <w:p w:rsidR="003C5E81" w:rsidRDefault="003C5E81" w:rsidP="00BD321C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>
                  <wp:extent cx="1436914" cy="1915946"/>
                  <wp:effectExtent l="19050" t="19050" r="11430" b="27305"/>
                  <wp:docPr id="134" name="Picture 1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normal 28 hari 3.jpg"/>
                          <pic:cNvPicPr/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38561" cy="1918142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</w:tcPr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28 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3C5E81" w:rsidRDefault="003C5E81" w:rsidP="00BD321C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normal sempel ketiga.</w:t>
            </w:r>
          </w:p>
        </w:tc>
      </w:tr>
      <w:tr w:rsidR="00A14206" w:rsidTr="003C5E81">
        <w:trPr>
          <w:trHeight w:val="3515"/>
        </w:trPr>
        <w:tc>
          <w:tcPr>
            <w:tcW w:w="3716" w:type="dxa"/>
            <w:vAlign w:val="center"/>
          </w:tcPr>
          <w:p w:rsidR="00A14206" w:rsidRDefault="003C5E81" w:rsidP="00A14206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lastRenderedPageBreak/>
              <w:t xml:space="preserve">        </w:t>
            </w:r>
            <w:r w:rsidR="00A14206"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1806C10A" wp14:editId="56286A8F">
                  <wp:extent cx="1446917" cy="1929283"/>
                  <wp:effectExtent l="19050" t="19050" r="20320" b="13970"/>
                  <wp:docPr id="91" name="Picture 9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 hari 5% 1.jpg"/>
                          <pic:cNvPicPr/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51968" cy="1936017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UMUR 7 HARI</w:t>
            </w:r>
          </w:p>
          <w:p w:rsidR="00A14206" w:rsidRPr="002623E2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5% bahan tambah Serat Ampas Tebu terhadap beton sempel peertama.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A14206" w:rsidTr="003C5E81">
        <w:trPr>
          <w:trHeight w:val="3572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78CC631" wp14:editId="1E9C2244">
                  <wp:extent cx="1447154" cy="1929600"/>
                  <wp:effectExtent l="19050" t="19050" r="20320" b="13970"/>
                  <wp:docPr id="94" name="Picture 9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 hari 5% 2.jpg"/>
                          <pic:cNvPicPr/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7154" cy="19296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UMUR 7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5% bahan tambah Serat Ampas Tebu terhadap beton sempel kedua.</w:t>
            </w:r>
          </w:p>
        </w:tc>
      </w:tr>
      <w:tr w:rsidR="00A14206" w:rsidTr="003C5E81">
        <w:trPr>
          <w:trHeight w:val="3515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6DB43B9" wp14:editId="04C1F2D1">
                  <wp:extent cx="1447155" cy="1929600"/>
                  <wp:effectExtent l="19050" t="19050" r="20320" b="13970"/>
                  <wp:docPr id="96" name="Picture 9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 hari 5% 3.jpg"/>
                          <pic:cNvPicPr/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7155" cy="19296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UMUR 7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5% bahan tambah Serat Ampas Tebu terhadap beton sempel ketiga.</w:t>
            </w:r>
          </w:p>
        </w:tc>
      </w:tr>
    </w:tbl>
    <w:p w:rsidR="00DF2529" w:rsidRDefault="00DF2529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A14206" w:rsidRPr="002623E2" w:rsidTr="00A14206">
        <w:trPr>
          <w:trHeight w:val="3828"/>
        </w:trPr>
        <w:tc>
          <w:tcPr>
            <w:tcW w:w="3716" w:type="dxa"/>
            <w:vAlign w:val="center"/>
          </w:tcPr>
          <w:p w:rsidR="00A14206" w:rsidRDefault="00A14206" w:rsidP="00A14206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lastRenderedPageBreak/>
              <w:drawing>
                <wp:inline distT="0" distB="0" distL="0" distR="0" wp14:anchorId="69F7440D" wp14:editId="4DFA88F4">
                  <wp:extent cx="1346479" cy="1795362"/>
                  <wp:effectExtent l="19050" t="19050" r="25400" b="14605"/>
                  <wp:docPr id="100" name="Picture 10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 hari 10% 1.jpg"/>
                          <pic:cNvPicPr/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52202" cy="1802993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7 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A14206" w:rsidRPr="002623E2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0% bahan tambah Serat Ampas Tebu terhadap beton sempel peertama.</w:t>
            </w:r>
          </w:p>
        </w:tc>
      </w:tr>
      <w:tr w:rsidR="00A14206" w:rsidTr="00A14206">
        <w:trPr>
          <w:trHeight w:val="3811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1F64D781" wp14:editId="7AAC21B0">
                  <wp:extent cx="1477061" cy="1969477"/>
                  <wp:effectExtent l="19050" t="19050" r="27940" b="12065"/>
                  <wp:docPr id="104" name="Picture 10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 hari 10% 2.jpg"/>
                          <pic:cNvPicPr/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81139" cy="197491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UMUR 7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0% bahan tambah Serat Ampas Tebu terhadap beton sempel kedua.</w:t>
            </w:r>
          </w:p>
        </w:tc>
      </w:tr>
      <w:tr w:rsidR="00A14206" w:rsidTr="00A14206">
        <w:trPr>
          <w:trHeight w:val="3823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38955520" wp14:editId="53EF6D96">
                  <wp:extent cx="1446962" cy="1929344"/>
                  <wp:effectExtent l="19050" t="19050" r="20320" b="13970"/>
                  <wp:docPr id="105" name="Picture 10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 HARI 10 % 3.jpg"/>
                          <pic:cNvPicPr/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54012" cy="193874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UMUR 7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0% bahan tambah Serat Ampas Tebu terhadap beton sempel ketiga.</w:t>
            </w:r>
          </w:p>
        </w:tc>
      </w:tr>
    </w:tbl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A14206" w:rsidTr="00A14206">
        <w:trPr>
          <w:trHeight w:val="3722"/>
        </w:trPr>
        <w:tc>
          <w:tcPr>
            <w:tcW w:w="3716" w:type="dxa"/>
            <w:vAlign w:val="center"/>
          </w:tcPr>
          <w:p w:rsidR="00A14206" w:rsidRDefault="00D37BC1" w:rsidP="00A14206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lastRenderedPageBreak/>
              <w:t xml:space="preserve">     </w:t>
            </w:r>
            <w:r w:rsidR="00A14206"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234BFFD7" wp14:editId="35A2A79C">
                  <wp:extent cx="1457011" cy="1942742"/>
                  <wp:effectExtent l="19050" t="19050" r="10160" b="19685"/>
                  <wp:docPr id="106" name="Picture 10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 HARI 15 1.jpg"/>
                          <pic:cNvPicPr/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58681" cy="1944969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7 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A14206" w:rsidRPr="002623E2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5% bahan tambah Serat Ampas Tebu terhadap beton sempel peertama.</w:t>
            </w:r>
          </w:p>
        </w:tc>
      </w:tr>
      <w:tr w:rsidR="00A14206" w:rsidTr="00A14206">
        <w:trPr>
          <w:trHeight w:val="3817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3C04D09B" wp14:editId="1FC3A859">
                  <wp:extent cx="1396721" cy="1862353"/>
                  <wp:effectExtent l="19050" t="19050" r="13335" b="24130"/>
                  <wp:docPr id="107" name="Picture 10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 HARI 15% 2.jpg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4834" cy="187317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UMUR 7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5% bahan tambah Serat Ampas Tebu terhadap beton sempel kedua.</w:t>
            </w:r>
          </w:p>
        </w:tc>
      </w:tr>
      <w:tr w:rsidR="00A14206" w:rsidTr="00A14206">
        <w:trPr>
          <w:trHeight w:val="3816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301E103C" wp14:editId="0C61A697">
                  <wp:extent cx="1379093" cy="1838848"/>
                  <wp:effectExtent l="19050" t="19050" r="12065" b="9525"/>
                  <wp:docPr id="108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 HARI 15% 3.jpg"/>
                          <pic:cNvPicPr/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83177" cy="1844293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UMUR 7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5% bahan tambah Serat Ampas Tebu terhadap beton sempel ketiga.</w:t>
            </w:r>
          </w:p>
        </w:tc>
      </w:tr>
    </w:tbl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A14206" w:rsidTr="00A14206">
        <w:trPr>
          <w:trHeight w:val="3772"/>
        </w:trPr>
        <w:tc>
          <w:tcPr>
            <w:tcW w:w="3716" w:type="dxa"/>
            <w:vAlign w:val="center"/>
          </w:tcPr>
          <w:p w:rsidR="00A14206" w:rsidRDefault="00A14206" w:rsidP="00A14206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lastRenderedPageBreak/>
              <w:drawing>
                <wp:inline distT="0" distB="0" distL="0" distR="0" wp14:anchorId="1940ABB3" wp14:editId="6107B862">
                  <wp:extent cx="1409236" cy="1879041"/>
                  <wp:effectExtent l="19050" t="19050" r="19685" b="26035"/>
                  <wp:docPr id="109" name="Picture 10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 HARI 5% 1.jpg"/>
                          <pic:cNvPicPr/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10851" cy="188119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21 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A14206" w:rsidRPr="002623E2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5% bahan tambah Serat Ampas Tebu terhadap beton sempel peertama.</w:t>
            </w:r>
          </w:p>
        </w:tc>
      </w:tr>
      <w:tr w:rsidR="00A14206" w:rsidTr="00A14206">
        <w:trPr>
          <w:trHeight w:val="3811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03976F3" wp14:editId="3794F89B">
                  <wp:extent cx="1318805" cy="1758462"/>
                  <wp:effectExtent l="19050" t="19050" r="15240" b="13335"/>
                  <wp:docPr id="110" name="Picture 1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 HARI 5% 2.jpg"/>
                          <pic:cNvPicPr/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24662" cy="1766272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1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5% bahan tambah Serat Ampas Tebu terhadap beton sempel kedua.</w:t>
            </w:r>
          </w:p>
        </w:tc>
      </w:tr>
      <w:tr w:rsidR="00A14206" w:rsidTr="00A14206">
        <w:trPr>
          <w:trHeight w:val="3515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9123237" wp14:editId="7A1D6362">
                  <wp:extent cx="1467059" cy="1956139"/>
                  <wp:effectExtent l="19050" t="19050" r="19050" b="25400"/>
                  <wp:docPr id="111" name="Picture 1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 HARI 5% 3.jpg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79417" cy="1972616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1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5% bahan tambah Serat Ampas Tebu terhadap beton sempel ketiga.</w:t>
            </w:r>
          </w:p>
        </w:tc>
      </w:tr>
    </w:tbl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A14206" w:rsidTr="00A14206">
        <w:trPr>
          <w:trHeight w:val="3828"/>
        </w:trPr>
        <w:tc>
          <w:tcPr>
            <w:tcW w:w="3716" w:type="dxa"/>
            <w:vAlign w:val="center"/>
          </w:tcPr>
          <w:p w:rsidR="00A14206" w:rsidRDefault="00A14206" w:rsidP="00A14206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lastRenderedPageBreak/>
              <w:drawing>
                <wp:inline distT="0" distB="0" distL="0" distR="0" wp14:anchorId="547AAD06" wp14:editId="014C93EE">
                  <wp:extent cx="1457011" cy="1942743"/>
                  <wp:effectExtent l="19050" t="19050" r="10160" b="19685"/>
                  <wp:docPr id="112" name="Picture 1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 HARI 10% 1.jpg"/>
                          <pic:cNvPicPr/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61058" cy="1948139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21 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A14206" w:rsidRPr="002623E2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0% bahan tambah Serat Ampas Tebu terhadap beton sempel peertama.</w:t>
            </w:r>
          </w:p>
        </w:tc>
      </w:tr>
      <w:tr w:rsidR="00A14206" w:rsidTr="00A14206">
        <w:trPr>
          <w:trHeight w:val="3811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71D3AF48" wp14:editId="60F8423C">
                  <wp:extent cx="1517301" cy="2023131"/>
                  <wp:effectExtent l="19050" t="19050" r="26035" b="15240"/>
                  <wp:docPr id="113" name="Picture 1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 HARI 10% 2.jpg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0783" cy="2027773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1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0% bahan tambah Serat Ampas Tebu terhadap beton sempel kedua.</w:t>
            </w:r>
          </w:p>
        </w:tc>
      </w:tr>
      <w:tr w:rsidR="00A14206" w:rsidTr="00A14206">
        <w:trPr>
          <w:trHeight w:val="3823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2F11DE86" wp14:editId="5B9295A4">
                  <wp:extent cx="1436914" cy="1915946"/>
                  <wp:effectExtent l="19050" t="19050" r="11430" b="27305"/>
                  <wp:docPr id="114" name="Picture 1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 HARI 10% 3.jpg"/>
                          <pic:cNvPicPr/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38561" cy="1918141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1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0% bahan tambah Serat Ampas Tebu terhadap beton sempel ketiga.</w:t>
            </w:r>
          </w:p>
        </w:tc>
      </w:tr>
    </w:tbl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A14206" w:rsidTr="00A14206">
        <w:trPr>
          <w:trHeight w:val="3722"/>
        </w:trPr>
        <w:tc>
          <w:tcPr>
            <w:tcW w:w="3716" w:type="dxa"/>
            <w:vAlign w:val="center"/>
          </w:tcPr>
          <w:p w:rsidR="00A14206" w:rsidRDefault="00A14206" w:rsidP="00A14206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lastRenderedPageBreak/>
              <w:drawing>
                <wp:inline distT="0" distB="0" distL="0" distR="0" wp14:anchorId="2183A20D" wp14:editId="51EC8EA9">
                  <wp:extent cx="1333877" cy="1778558"/>
                  <wp:effectExtent l="19050" t="19050" r="19050" b="12700"/>
                  <wp:docPr id="115" name="Picture 1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 HARI 15% 1.jpg"/>
                          <pic:cNvPicPr/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38100" cy="1784189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21 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A14206" w:rsidRPr="002623E2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5% bahan tambah Serat Ampas Tebu terhadap beton sempel peertama.</w:t>
            </w:r>
          </w:p>
        </w:tc>
      </w:tr>
      <w:tr w:rsidR="00A14206" w:rsidTr="00A14206">
        <w:trPr>
          <w:trHeight w:val="3817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7B29BD3C" wp14:editId="0B4DB0D1">
                  <wp:extent cx="1409237" cy="1879042"/>
                  <wp:effectExtent l="19050" t="19050" r="19685" b="26035"/>
                  <wp:docPr id="116" name="Picture 1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 HARI 15% 2.jpg"/>
                          <pic:cNvPicPr/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0"/>
                            <a:ext cx="1413809" cy="188513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1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5% bahan tambah Serat Ampas Tebu terhadap beton sempel kedua.</w:t>
            </w:r>
          </w:p>
        </w:tc>
      </w:tr>
      <w:tr w:rsidR="00A14206" w:rsidTr="00A14206">
        <w:trPr>
          <w:trHeight w:val="3816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3E850BE1" wp14:editId="11259B4C">
                  <wp:extent cx="1416818" cy="1889150"/>
                  <wp:effectExtent l="19050" t="19050" r="12065" b="15875"/>
                  <wp:docPr id="117" name="Picture 1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 HARI 15% 3.jpg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18442" cy="189131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1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5% bahan tambah Serat Ampas Tebu terhadap beton sempel ketiga.</w:t>
            </w:r>
          </w:p>
        </w:tc>
      </w:tr>
    </w:tbl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A14206" w:rsidTr="00A14206">
        <w:trPr>
          <w:trHeight w:val="3686"/>
        </w:trPr>
        <w:tc>
          <w:tcPr>
            <w:tcW w:w="3716" w:type="dxa"/>
            <w:vAlign w:val="center"/>
          </w:tcPr>
          <w:p w:rsidR="00A14206" w:rsidRDefault="00A14206" w:rsidP="00A14206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lastRenderedPageBreak/>
              <w:drawing>
                <wp:inline distT="0" distB="0" distL="0" distR="0" wp14:anchorId="6AC35CF1" wp14:editId="63D17B71">
                  <wp:extent cx="1376624" cy="1835556"/>
                  <wp:effectExtent l="19050" t="19050" r="14605" b="12700"/>
                  <wp:docPr id="118" name="Picture 1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8 HARI 5% 1.jpg"/>
                          <pic:cNvPicPr/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78201" cy="1837659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28 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A14206" w:rsidRPr="002623E2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5% bahan tambah Serat Ampas Tebu terhadap beton sempel peertama.</w:t>
            </w:r>
          </w:p>
        </w:tc>
      </w:tr>
      <w:tr w:rsidR="00A14206" w:rsidTr="00A14206">
        <w:trPr>
          <w:trHeight w:val="3809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76797B7C" wp14:editId="2D83314B">
                  <wp:extent cx="1457011" cy="1942742"/>
                  <wp:effectExtent l="19050" t="19050" r="10160" b="19685"/>
                  <wp:docPr id="119" name="Picture 1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8 HARI 5% 2.jpg"/>
                          <pic:cNvPicPr/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58680" cy="194496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8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5% bahan tambah Serat Ampas Tebu terhadap beton sempel kedua.</w:t>
            </w:r>
          </w:p>
        </w:tc>
      </w:tr>
      <w:tr w:rsidR="00A14206" w:rsidTr="00A14206">
        <w:trPr>
          <w:trHeight w:val="3822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1D06DDCB" wp14:editId="2B777C87">
                  <wp:extent cx="1386673" cy="1939331"/>
                  <wp:effectExtent l="19050" t="19050" r="23495" b="22860"/>
                  <wp:docPr id="120" name="Picture 1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8 HARI 5% 2.jpg"/>
                          <pic:cNvPicPr/>
                        </pic:nvPicPr>
                        <pic:blipFill rotWithShape="1">
                          <a:blip r:embed="rId55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56">
                                    <a14:imgEffect>
                                      <a14:colorTemperature colorTemp="5300"/>
                                    </a14:imgEffect>
                                    <a14:imgEffect>
                                      <a14:brightnessContrast bright="-4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5714"/>
                          <a:stretch/>
                        </pic:blipFill>
                        <pic:spPr bwMode="auto">
                          <a:xfrm>
                            <a:off x="0" y="0"/>
                            <a:ext cx="1390703" cy="1944968"/>
                          </a:xfrm>
                          <a:prstGeom prst="rect">
                            <a:avLst/>
                          </a:prstGeom>
                          <a:ln w="95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round/>
                            <a:headEnd type="none" w="med" len="med"/>
                            <a:tailEnd type="none" w="med" len="med"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8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5% bahan tambah Serat Ampas Tebu terhadap beton sempel ketiga.</w:t>
            </w:r>
          </w:p>
        </w:tc>
      </w:tr>
    </w:tbl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A14206" w:rsidTr="00A14206">
        <w:trPr>
          <w:trHeight w:val="3722"/>
        </w:trPr>
        <w:tc>
          <w:tcPr>
            <w:tcW w:w="3716" w:type="dxa"/>
            <w:vAlign w:val="center"/>
          </w:tcPr>
          <w:p w:rsidR="00A14206" w:rsidRDefault="00A14206" w:rsidP="00A14206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lastRenderedPageBreak/>
              <w:drawing>
                <wp:inline distT="0" distB="0" distL="0" distR="0" wp14:anchorId="21F12155" wp14:editId="3A988F00">
                  <wp:extent cx="1522277" cy="2029767"/>
                  <wp:effectExtent l="19050" t="19050" r="20955" b="27940"/>
                  <wp:docPr id="121" name="Picture 1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8 HARI 10% 1.jpg"/>
                          <pic:cNvPicPr/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6506" cy="203540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ysClr val="windowText" lastClr="0000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28 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A14206" w:rsidRPr="002623E2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0% bahan tambah Serat Ampas Tebu terhadap beton sempel peertama.</w:t>
            </w:r>
          </w:p>
        </w:tc>
      </w:tr>
      <w:tr w:rsidR="00A14206" w:rsidTr="00A14206">
        <w:trPr>
          <w:trHeight w:val="3817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9B2B3AB" wp14:editId="27A3513C">
                  <wp:extent cx="1409238" cy="1879042"/>
                  <wp:effectExtent l="19050" t="19050" r="19685" b="26035"/>
                  <wp:docPr id="122" name="Picture 1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8 HARI 10% 2.jpg"/>
                          <pic:cNvPicPr/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0"/>
                            <a:ext cx="1414706" cy="1886333"/>
                          </a:xfrm>
                          <a:prstGeom prst="rect">
                            <a:avLst/>
                          </a:prstGeom>
                          <a:ln>
                            <a:solidFill>
                              <a:sysClr val="windowText" lastClr="0000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8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0% bahan tambah Serat Ampas Tebu terhadap beton sempel kedua.</w:t>
            </w:r>
          </w:p>
        </w:tc>
      </w:tr>
      <w:tr w:rsidR="00A14206" w:rsidTr="00A14206">
        <w:trPr>
          <w:trHeight w:val="3674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3F70216C" wp14:editId="4BBEEFAB">
                  <wp:extent cx="1364021" cy="1818752"/>
                  <wp:effectExtent l="19050" t="19050" r="26670" b="10160"/>
                  <wp:docPr id="123" name="Picture 1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8 HARI 10% 3.jpg"/>
                          <pic:cNvPicPr/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70111" cy="1826872"/>
                          </a:xfrm>
                          <a:prstGeom prst="rect">
                            <a:avLst/>
                          </a:prstGeom>
                          <a:ln>
                            <a:solidFill>
                              <a:sysClr val="windowText" lastClr="0000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8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0% bahan tambah Serat Ampas Tebu terhadap beton sempel ketiga.</w:t>
            </w:r>
          </w:p>
        </w:tc>
      </w:tr>
    </w:tbl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3716"/>
        <w:gridCol w:w="3628"/>
      </w:tblGrid>
      <w:tr w:rsidR="00A14206" w:rsidTr="00A14206">
        <w:trPr>
          <w:trHeight w:val="3630"/>
        </w:trPr>
        <w:tc>
          <w:tcPr>
            <w:tcW w:w="3716" w:type="dxa"/>
            <w:vAlign w:val="center"/>
          </w:tcPr>
          <w:p w:rsidR="00A14206" w:rsidRDefault="00A14206" w:rsidP="00A14206">
            <w:pPr>
              <w:pStyle w:val="ListParagraph"/>
              <w:ind w:left="-436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lastRenderedPageBreak/>
              <w:drawing>
                <wp:inline distT="0" distB="0" distL="0" distR="0" wp14:anchorId="76FD5F3D" wp14:editId="713BAB7B">
                  <wp:extent cx="1467060" cy="1956141"/>
                  <wp:effectExtent l="19050" t="19050" r="19050" b="25400"/>
                  <wp:docPr id="124" name="Picture 1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8 HARI 15% 1.jpg"/>
                          <pic:cNvPicPr/>
                        </pic:nvPicPr>
                        <pic:blipFill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72690" cy="196364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ysClr val="windowText" lastClr="0000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MUR 28 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</w:p>
          <w:p w:rsidR="00A14206" w:rsidRPr="002623E2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5% bahan tambah Serat Ampas Tebu terhadap beton sempel peertama.</w:t>
            </w:r>
          </w:p>
        </w:tc>
      </w:tr>
      <w:tr w:rsidR="00A14206" w:rsidTr="00A14206">
        <w:trPr>
          <w:trHeight w:val="3810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192E857F" wp14:editId="28C41DB3">
                  <wp:extent cx="1394165" cy="1858945"/>
                  <wp:effectExtent l="19050" t="19050" r="15875" b="27305"/>
                  <wp:docPr id="125" name="Picture 1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8 HARI 15% 2.jpg"/>
                          <pic:cNvPicPr/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0"/>
                            <a:ext cx="1395762" cy="186107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ysClr val="windowText" lastClr="0000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8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5% bahan tambah Serat Ampas Tebu terhadap beton sempel kedua.</w:t>
            </w:r>
          </w:p>
        </w:tc>
      </w:tr>
      <w:tr w:rsidR="00A14206" w:rsidTr="00A14206">
        <w:trPr>
          <w:trHeight w:val="3693"/>
        </w:trPr>
        <w:tc>
          <w:tcPr>
            <w:tcW w:w="3716" w:type="dxa"/>
            <w:vAlign w:val="center"/>
          </w:tcPr>
          <w:p w:rsidR="00A14206" w:rsidRDefault="00A14206" w:rsidP="00831AD8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6B41739" wp14:editId="45EBAC37">
                  <wp:extent cx="1457011" cy="1942742"/>
                  <wp:effectExtent l="19050" t="19050" r="10160" b="19685"/>
                  <wp:docPr id="126" name="Picture 1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8 HARI 15% 3.jpg"/>
                          <pic:cNvPicPr/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0"/>
                            <a:ext cx="1458681" cy="1944969"/>
                          </a:xfrm>
                          <a:prstGeom prst="rect">
                            <a:avLst/>
                          </a:prstGeom>
                          <a:ln>
                            <a:solidFill>
                              <a:sysClr val="windowText" lastClr="000000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28" w:type="dxa"/>
            <w:vAlign w:val="center"/>
          </w:tcPr>
          <w:p w:rsidR="00A14206" w:rsidRDefault="00A14206" w:rsidP="00831AD8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MUR 28</w:t>
            </w:r>
            <w:r w:rsidRPr="002623E2">
              <w:rPr>
                <w:rFonts w:ascii="Times New Roman" w:hAnsi="Times New Roman" w:cs="Times New Roman"/>
                <w:sz w:val="24"/>
                <w:szCs w:val="24"/>
              </w:rPr>
              <w:t xml:space="preserve"> HARI</w:t>
            </w:r>
          </w:p>
          <w:p w:rsidR="00A14206" w:rsidRDefault="00A14206" w:rsidP="00831AD8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on dengan presentase 15% bahan tambah Serat Ampas Tebu terhadap beton sempel ketiga.</w:t>
            </w:r>
          </w:p>
        </w:tc>
      </w:tr>
    </w:tbl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p w:rsidR="00A14206" w:rsidRDefault="00A14206" w:rsidP="00CB678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</w:p>
    <w:sectPr w:rsidR="00A14206" w:rsidSect="00863E3F">
      <w:headerReference w:type="default" r:id="rId63"/>
      <w:footerReference w:type="first" r:id="rId64"/>
      <w:pgSz w:w="11906" w:h="16838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A16D5" w:rsidRDefault="00BA16D5" w:rsidP="00863E3F">
      <w:pPr>
        <w:spacing w:after="0" w:line="240" w:lineRule="auto"/>
      </w:pPr>
      <w:r>
        <w:separator/>
      </w:r>
    </w:p>
  </w:endnote>
  <w:endnote w:type="continuationSeparator" w:id="0">
    <w:p w:rsidR="00BA16D5" w:rsidRDefault="00BA16D5" w:rsidP="00863E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D3C34" w:rsidRDefault="00DD3C34">
    <w:pPr>
      <w:pStyle w:val="Footer"/>
      <w:jc w:val="center"/>
    </w:pPr>
  </w:p>
  <w:p w:rsidR="00DD3C34" w:rsidRDefault="00DD3C3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A16D5" w:rsidRDefault="00BA16D5" w:rsidP="00863E3F">
      <w:pPr>
        <w:spacing w:after="0" w:line="240" w:lineRule="auto"/>
      </w:pPr>
      <w:r>
        <w:separator/>
      </w:r>
    </w:p>
  </w:footnote>
  <w:footnote w:type="continuationSeparator" w:id="0">
    <w:p w:rsidR="00BA16D5" w:rsidRDefault="00BA16D5" w:rsidP="00863E3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D3C34" w:rsidRDefault="00DD3C34">
    <w:pPr>
      <w:pStyle w:val="Header"/>
      <w:jc w:val="right"/>
    </w:pPr>
  </w:p>
  <w:p w:rsidR="00DD3C34" w:rsidRDefault="00DD3C34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8911D7"/>
    <w:multiLevelType w:val="hybridMultilevel"/>
    <w:tmpl w:val="5614BE2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AB797C"/>
    <w:multiLevelType w:val="hybridMultilevel"/>
    <w:tmpl w:val="00784C90"/>
    <w:lvl w:ilvl="0" w:tplc="61661708">
      <w:start w:val="1"/>
      <w:numFmt w:val="decimal"/>
      <w:lvlText w:val="%1)"/>
      <w:lvlJc w:val="left"/>
      <w:pPr>
        <w:ind w:left="100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">
    <w:nsid w:val="04CD69CF"/>
    <w:multiLevelType w:val="hybridMultilevel"/>
    <w:tmpl w:val="D5547978"/>
    <w:lvl w:ilvl="0" w:tplc="AC0CBA6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">
    <w:nsid w:val="04F27ABC"/>
    <w:multiLevelType w:val="hybridMultilevel"/>
    <w:tmpl w:val="B6C067E2"/>
    <w:lvl w:ilvl="0" w:tplc="D4345F14">
      <w:start w:val="1"/>
      <w:numFmt w:val="decimal"/>
      <w:lvlText w:val="%1)"/>
      <w:lvlJc w:val="left"/>
      <w:pPr>
        <w:ind w:left="1571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">
    <w:nsid w:val="0BD40240"/>
    <w:multiLevelType w:val="hybridMultilevel"/>
    <w:tmpl w:val="DDDCF024"/>
    <w:lvl w:ilvl="0" w:tplc="EF926E32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">
    <w:nsid w:val="0BDB05A0"/>
    <w:multiLevelType w:val="hybridMultilevel"/>
    <w:tmpl w:val="932A5B88"/>
    <w:lvl w:ilvl="0" w:tplc="EE14F872">
      <w:start w:val="1"/>
      <w:numFmt w:val="decimal"/>
      <w:lvlText w:val="%1)"/>
      <w:lvlJc w:val="left"/>
      <w:pPr>
        <w:ind w:left="1647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367" w:hanging="360"/>
      </w:pPr>
    </w:lvl>
    <w:lvl w:ilvl="2" w:tplc="0421001B" w:tentative="1">
      <w:start w:val="1"/>
      <w:numFmt w:val="lowerRoman"/>
      <w:lvlText w:val="%3."/>
      <w:lvlJc w:val="right"/>
      <w:pPr>
        <w:ind w:left="3087" w:hanging="180"/>
      </w:pPr>
    </w:lvl>
    <w:lvl w:ilvl="3" w:tplc="0421000F" w:tentative="1">
      <w:start w:val="1"/>
      <w:numFmt w:val="decimal"/>
      <w:lvlText w:val="%4."/>
      <w:lvlJc w:val="left"/>
      <w:pPr>
        <w:ind w:left="3807" w:hanging="360"/>
      </w:pPr>
    </w:lvl>
    <w:lvl w:ilvl="4" w:tplc="04210019" w:tentative="1">
      <w:start w:val="1"/>
      <w:numFmt w:val="lowerLetter"/>
      <w:lvlText w:val="%5."/>
      <w:lvlJc w:val="left"/>
      <w:pPr>
        <w:ind w:left="4527" w:hanging="360"/>
      </w:pPr>
    </w:lvl>
    <w:lvl w:ilvl="5" w:tplc="0421001B" w:tentative="1">
      <w:start w:val="1"/>
      <w:numFmt w:val="lowerRoman"/>
      <w:lvlText w:val="%6."/>
      <w:lvlJc w:val="right"/>
      <w:pPr>
        <w:ind w:left="5247" w:hanging="180"/>
      </w:pPr>
    </w:lvl>
    <w:lvl w:ilvl="6" w:tplc="0421000F" w:tentative="1">
      <w:start w:val="1"/>
      <w:numFmt w:val="decimal"/>
      <w:lvlText w:val="%7."/>
      <w:lvlJc w:val="left"/>
      <w:pPr>
        <w:ind w:left="5967" w:hanging="360"/>
      </w:pPr>
    </w:lvl>
    <w:lvl w:ilvl="7" w:tplc="04210019" w:tentative="1">
      <w:start w:val="1"/>
      <w:numFmt w:val="lowerLetter"/>
      <w:lvlText w:val="%8."/>
      <w:lvlJc w:val="left"/>
      <w:pPr>
        <w:ind w:left="6687" w:hanging="360"/>
      </w:pPr>
    </w:lvl>
    <w:lvl w:ilvl="8" w:tplc="0421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6">
    <w:nsid w:val="0D7B5681"/>
    <w:multiLevelType w:val="hybridMultilevel"/>
    <w:tmpl w:val="65D2C2C6"/>
    <w:lvl w:ilvl="0" w:tplc="C8DC54DA">
      <w:start w:val="1"/>
      <w:numFmt w:val="decimal"/>
      <w:lvlText w:val="%1."/>
      <w:lvlJc w:val="left"/>
      <w:pPr>
        <w:ind w:left="1506" w:hanging="360"/>
      </w:pPr>
      <w:rPr>
        <w:rFonts w:ascii="Times New Roman" w:eastAsiaTheme="minorHAnsi" w:hAnsi="Times New Roman" w:cs="Times New Roman"/>
        <w:sz w:val="22"/>
      </w:rPr>
    </w:lvl>
    <w:lvl w:ilvl="1" w:tplc="04210019" w:tentative="1">
      <w:start w:val="1"/>
      <w:numFmt w:val="lowerLetter"/>
      <w:lvlText w:val="%2."/>
      <w:lvlJc w:val="left"/>
      <w:pPr>
        <w:ind w:left="2226" w:hanging="360"/>
      </w:pPr>
    </w:lvl>
    <w:lvl w:ilvl="2" w:tplc="0421001B" w:tentative="1">
      <w:start w:val="1"/>
      <w:numFmt w:val="lowerRoman"/>
      <w:lvlText w:val="%3."/>
      <w:lvlJc w:val="right"/>
      <w:pPr>
        <w:ind w:left="2946" w:hanging="180"/>
      </w:pPr>
    </w:lvl>
    <w:lvl w:ilvl="3" w:tplc="0421000F" w:tentative="1">
      <w:start w:val="1"/>
      <w:numFmt w:val="decimal"/>
      <w:lvlText w:val="%4."/>
      <w:lvlJc w:val="left"/>
      <w:pPr>
        <w:ind w:left="3666" w:hanging="360"/>
      </w:pPr>
    </w:lvl>
    <w:lvl w:ilvl="4" w:tplc="04210019" w:tentative="1">
      <w:start w:val="1"/>
      <w:numFmt w:val="lowerLetter"/>
      <w:lvlText w:val="%5."/>
      <w:lvlJc w:val="left"/>
      <w:pPr>
        <w:ind w:left="4386" w:hanging="360"/>
      </w:pPr>
    </w:lvl>
    <w:lvl w:ilvl="5" w:tplc="0421001B" w:tentative="1">
      <w:start w:val="1"/>
      <w:numFmt w:val="lowerRoman"/>
      <w:lvlText w:val="%6."/>
      <w:lvlJc w:val="right"/>
      <w:pPr>
        <w:ind w:left="5106" w:hanging="180"/>
      </w:pPr>
    </w:lvl>
    <w:lvl w:ilvl="6" w:tplc="0421000F" w:tentative="1">
      <w:start w:val="1"/>
      <w:numFmt w:val="decimal"/>
      <w:lvlText w:val="%7."/>
      <w:lvlJc w:val="left"/>
      <w:pPr>
        <w:ind w:left="5826" w:hanging="360"/>
      </w:pPr>
    </w:lvl>
    <w:lvl w:ilvl="7" w:tplc="04210019" w:tentative="1">
      <w:start w:val="1"/>
      <w:numFmt w:val="lowerLetter"/>
      <w:lvlText w:val="%8."/>
      <w:lvlJc w:val="left"/>
      <w:pPr>
        <w:ind w:left="6546" w:hanging="360"/>
      </w:pPr>
    </w:lvl>
    <w:lvl w:ilvl="8" w:tplc="0421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7">
    <w:nsid w:val="0D95379F"/>
    <w:multiLevelType w:val="hybridMultilevel"/>
    <w:tmpl w:val="F5F0A986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0EA20705"/>
    <w:multiLevelType w:val="hybridMultilevel"/>
    <w:tmpl w:val="09FECE2A"/>
    <w:lvl w:ilvl="0" w:tplc="B358A758">
      <w:start w:val="1"/>
      <w:numFmt w:val="upperLetter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9">
    <w:nsid w:val="0ED109C7"/>
    <w:multiLevelType w:val="hybridMultilevel"/>
    <w:tmpl w:val="0268C280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ED64961"/>
    <w:multiLevelType w:val="hybridMultilevel"/>
    <w:tmpl w:val="7F182A8C"/>
    <w:lvl w:ilvl="0" w:tplc="68FE7420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>
    <w:nsid w:val="121F685F"/>
    <w:multiLevelType w:val="hybridMultilevel"/>
    <w:tmpl w:val="D3BC7B8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26E4689"/>
    <w:multiLevelType w:val="hybridMultilevel"/>
    <w:tmpl w:val="A00C7D4C"/>
    <w:lvl w:ilvl="0" w:tplc="097ACCD4">
      <w:start w:val="1"/>
      <w:numFmt w:val="decimal"/>
      <w:lvlText w:val="%1)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3">
    <w:nsid w:val="13C34CA2"/>
    <w:multiLevelType w:val="hybridMultilevel"/>
    <w:tmpl w:val="B760817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4262D83"/>
    <w:multiLevelType w:val="hybridMultilevel"/>
    <w:tmpl w:val="5192CD3E"/>
    <w:lvl w:ilvl="0" w:tplc="6AC22EAA">
      <w:start w:val="1"/>
      <w:numFmt w:val="lowerLetter"/>
      <w:lvlText w:val="%1)"/>
      <w:lvlJc w:val="left"/>
      <w:pPr>
        <w:ind w:left="1146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">
    <w:nsid w:val="165F5DCD"/>
    <w:multiLevelType w:val="hybridMultilevel"/>
    <w:tmpl w:val="182CB6C6"/>
    <w:lvl w:ilvl="0" w:tplc="55E820AC">
      <w:start w:val="1"/>
      <w:numFmt w:val="upperLetter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6">
    <w:nsid w:val="16AA1F47"/>
    <w:multiLevelType w:val="hybridMultilevel"/>
    <w:tmpl w:val="3AFE7AD4"/>
    <w:lvl w:ilvl="0" w:tplc="B89CDC40">
      <w:start w:val="1"/>
      <w:numFmt w:val="decimal"/>
      <w:lvlText w:val="%1)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7">
    <w:nsid w:val="16C81BBF"/>
    <w:multiLevelType w:val="hybridMultilevel"/>
    <w:tmpl w:val="9C26DE0A"/>
    <w:lvl w:ilvl="0" w:tplc="8E90B24C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8">
    <w:nsid w:val="1AA723EF"/>
    <w:multiLevelType w:val="hybridMultilevel"/>
    <w:tmpl w:val="4256690C"/>
    <w:lvl w:ilvl="0" w:tplc="6F904950">
      <w:start w:val="1"/>
      <w:numFmt w:val="decimal"/>
      <w:lvlText w:val="%1)"/>
      <w:lvlJc w:val="left"/>
      <w:pPr>
        <w:ind w:left="1069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9">
    <w:nsid w:val="1AE029B9"/>
    <w:multiLevelType w:val="hybridMultilevel"/>
    <w:tmpl w:val="D3BC7B8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1B8D1471"/>
    <w:multiLevelType w:val="hybridMultilevel"/>
    <w:tmpl w:val="183AE46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C9526AE"/>
    <w:multiLevelType w:val="hybridMultilevel"/>
    <w:tmpl w:val="18FE1D88"/>
    <w:lvl w:ilvl="0" w:tplc="E33E4A7E">
      <w:start w:val="1"/>
      <w:numFmt w:val="lowerLetter"/>
      <w:lvlText w:val="%1."/>
      <w:lvlJc w:val="left"/>
      <w:pPr>
        <w:ind w:left="100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2">
    <w:nsid w:val="1D5F0CC8"/>
    <w:multiLevelType w:val="hybridMultilevel"/>
    <w:tmpl w:val="6882BDB2"/>
    <w:lvl w:ilvl="0" w:tplc="2D10094E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3">
    <w:nsid w:val="207E470C"/>
    <w:multiLevelType w:val="hybridMultilevel"/>
    <w:tmpl w:val="3DBA7BF2"/>
    <w:lvl w:ilvl="0" w:tplc="74DA2F88">
      <w:start w:val="1"/>
      <w:numFmt w:val="decimal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4">
    <w:nsid w:val="214510A9"/>
    <w:multiLevelType w:val="hybridMultilevel"/>
    <w:tmpl w:val="3A1EF29E"/>
    <w:lvl w:ilvl="0" w:tplc="EE7EFBE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281A274A"/>
    <w:multiLevelType w:val="hybridMultilevel"/>
    <w:tmpl w:val="C0B6A7F0"/>
    <w:lvl w:ilvl="0" w:tplc="54A6F3EA">
      <w:start w:val="1"/>
      <w:numFmt w:val="decimal"/>
      <w:lvlText w:val="%1)"/>
      <w:lvlJc w:val="left"/>
      <w:pPr>
        <w:ind w:left="1571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6">
    <w:nsid w:val="29E1585C"/>
    <w:multiLevelType w:val="hybridMultilevel"/>
    <w:tmpl w:val="BA9A547A"/>
    <w:lvl w:ilvl="0" w:tplc="65A876EA">
      <w:start w:val="1"/>
      <w:numFmt w:val="decimal"/>
      <w:lvlText w:val="%1)"/>
      <w:lvlJc w:val="left"/>
      <w:pPr>
        <w:ind w:left="1571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7">
    <w:nsid w:val="2ECF71D7"/>
    <w:multiLevelType w:val="hybridMultilevel"/>
    <w:tmpl w:val="E3780AE2"/>
    <w:lvl w:ilvl="0" w:tplc="C5700DEE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8">
    <w:nsid w:val="30A01F11"/>
    <w:multiLevelType w:val="multilevel"/>
    <w:tmpl w:val="04210021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29">
    <w:nsid w:val="334635E3"/>
    <w:multiLevelType w:val="hybridMultilevel"/>
    <w:tmpl w:val="C0F4EC60"/>
    <w:lvl w:ilvl="0" w:tplc="04210017">
      <w:start w:val="1"/>
      <w:numFmt w:val="lowerLetter"/>
      <w:lvlText w:val="%1)"/>
      <w:lvlJc w:val="left"/>
      <w:pPr>
        <w:ind w:left="1931" w:hanging="360"/>
      </w:pPr>
      <w:rPr>
        <w:rFonts w:hint="default"/>
        <w:b w:val="0"/>
        <w:color w:val="auto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651" w:hanging="360"/>
      </w:pPr>
    </w:lvl>
    <w:lvl w:ilvl="2" w:tplc="0421001B" w:tentative="1">
      <w:start w:val="1"/>
      <w:numFmt w:val="lowerRoman"/>
      <w:lvlText w:val="%3."/>
      <w:lvlJc w:val="right"/>
      <w:pPr>
        <w:ind w:left="3371" w:hanging="180"/>
      </w:pPr>
    </w:lvl>
    <w:lvl w:ilvl="3" w:tplc="0421000F" w:tentative="1">
      <w:start w:val="1"/>
      <w:numFmt w:val="decimal"/>
      <w:lvlText w:val="%4."/>
      <w:lvlJc w:val="left"/>
      <w:pPr>
        <w:ind w:left="4091" w:hanging="360"/>
      </w:pPr>
    </w:lvl>
    <w:lvl w:ilvl="4" w:tplc="04210019" w:tentative="1">
      <w:start w:val="1"/>
      <w:numFmt w:val="lowerLetter"/>
      <w:lvlText w:val="%5."/>
      <w:lvlJc w:val="left"/>
      <w:pPr>
        <w:ind w:left="4811" w:hanging="360"/>
      </w:pPr>
    </w:lvl>
    <w:lvl w:ilvl="5" w:tplc="0421001B" w:tentative="1">
      <w:start w:val="1"/>
      <w:numFmt w:val="lowerRoman"/>
      <w:lvlText w:val="%6."/>
      <w:lvlJc w:val="right"/>
      <w:pPr>
        <w:ind w:left="5531" w:hanging="180"/>
      </w:pPr>
    </w:lvl>
    <w:lvl w:ilvl="6" w:tplc="0421000F" w:tentative="1">
      <w:start w:val="1"/>
      <w:numFmt w:val="decimal"/>
      <w:lvlText w:val="%7."/>
      <w:lvlJc w:val="left"/>
      <w:pPr>
        <w:ind w:left="6251" w:hanging="360"/>
      </w:pPr>
    </w:lvl>
    <w:lvl w:ilvl="7" w:tplc="04210019" w:tentative="1">
      <w:start w:val="1"/>
      <w:numFmt w:val="lowerLetter"/>
      <w:lvlText w:val="%8."/>
      <w:lvlJc w:val="left"/>
      <w:pPr>
        <w:ind w:left="6971" w:hanging="360"/>
      </w:pPr>
    </w:lvl>
    <w:lvl w:ilvl="8" w:tplc="0421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30">
    <w:nsid w:val="345D1EC2"/>
    <w:multiLevelType w:val="hybridMultilevel"/>
    <w:tmpl w:val="FEF80146"/>
    <w:lvl w:ilvl="0" w:tplc="C0BC78A6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1">
    <w:nsid w:val="366F7A13"/>
    <w:multiLevelType w:val="hybridMultilevel"/>
    <w:tmpl w:val="8E4EDE92"/>
    <w:lvl w:ilvl="0" w:tplc="4252B9F6">
      <w:start w:val="1"/>
      <w:numFmt w:val="decimal"/>
      <w:lvlText w:val="%1)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2">
    <w:nsid w:val="36702F1E"/>
    <w:multiLevelType w:val="hybridMultilevel"/>
    <w:tmpl w:val="646E6432"/>
    <w:lvl w:ilvl="0" w:tplc="47305D1A">
      <w:start w:val="1"/>
      <w:numFmt w:val="lowerLetter"/>
      <w:lvlText w:val="%1."/>
      <w:lvlJc w:val="left"/>
      <w:pPr>
        <w:ind w:left="644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3">
    <w:nsid w:val="377964E1"/>
    <w:multiLevelType w:val="hybridMultilevel"/>
    <w:tmpl w:val="10481562"/>
    <w:lvl w:ilvl="0" w:tplc="5C6C26F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4">
    <w:nsid w:val="38B52C5E"/>
    <w:multiLevelType w:val="hybridMultilevel"/>
    <w:tmpl w:val="A59CF28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392633CB"/>
    <w:multiLevelType w:val="hybridMultilevel"/>
    <w:tmpl w:val="C2A603E0"/>
    <w:lvl w:ilvl="0" w:tplc="58564D44">
      <w:start w:val="1"/>
      <w:numFmt w:val="decimal"/>
      <w:lvlText w:val="%1)"/>
      <w:lvlJc w:val="left"/>
      <w:pPr>
        <w:ind w:left="100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6">
    <w:nsid w:val="3A0B650C"/>
    <w:multiLevelType w:val="hybridMultilevel"/>
    <w:tmpl w:val="98D24F7C"/>
    <w:lvl w:ilvl="0" w:tplc="6A5250C2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26" w:hanging="360"/>
      </w:pPr>
    </w:lvl>
    <w:lvl w:ilvl="2" w:tplc="0421001B" w:tentative="1">
      <w:start w:val="1"/>
      <w:numFmt w:val="lowerRoman"/>
      <w:lvlText w:val="%3."/>
      <w:lvlJc w:val="right"/>
      <w:pPr>
        <w:ind w:left="2946" w:hanging="180"/>
      </w:pPr>
    </w:lvl>
    <w:lvl w:ilvl="3" w:tplc="0421000F" w:tentative="1">
      <w:start w:val="1"/>
      <w:numFmt w:val="decimal"/>
      <w:lvlText w:val="%4."/>
      <w:lvlJc w:val="left"/>
      <w:pPr>
        <w:ind w:left="3666" w:hanging="360"/>
      </w:pPr>
    </w:lvl>
    <w:lvl w:ilvl="4" w:tplc="04210019" w:tentative="1">
      <w:start w:val="1"/>
      <w:numFmt w:val="lowerLetter"/>
      <w:lvlText w:val="%5."/>
      <w:lvlJc w:val="left"/>
      <w:pPr>
        <w:ind w:left="4386" w:hanging="360"/>
      </w:pPr>
    </w:lvl>
    <w:lvl w:ilvl="5" w:tplc="0421001B" w:tentative="1">
      <w:start w:val="1"/>
      <w:numFmt w:val="lowerRoman"/>
      <w:lvlText w:val="%6."/>
      <w:lvlJc w:val="right"/>
      <w:pPr>
        <w:ind w:left="5106" w:hanging="180"/>
      </w:pPr>
    </w:lvl>
    <w:lvl w:ilvl="6" w:tplc="0421000F" w:tentative="1">
      <w:start w:val="1"/>
      <w:numFmt w:val="decimal"/>
      <w:lvlText w:val="%7."/>
      <w:lvlJc w:val="left"/>
      <w:pPr>
        <w:ind w:left="5826" w:hanging="360"/>
      </w:pPr>
    </w:lvl>
    <w:lvl w:ilvl="7" w:tplc="04210019" w:tentative="1">
      <w:start w:val="1"/>
      <w:numFmt w:val="lowerLetter"/>
      <w:lvlText w:val="%8."/>
      <w:lvlJc w:val="left"/>
      <w:pPr>
        <w:ind w:left="6546" w:hanging="360"/>
      </w:pPr>
    </w:lvl>
    <w:lvl w:ilvl="8" w:tplc="0421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37">
    <w:nsid w:val="3BD47ACA"/>
    <w:multiLevelType w:val="hybridMultilevel"/>
    <w:tmpl w:val="DF7AFAD8"/>
    <w:lvl w:ilvl="0" w:tplc="E9B0A41C">
      <w:start w:val="1"/>
      <w:numFmt w:val="decimal"/>
      <w:lvlText w:val="%1)"/>
      <w:lvlJc w:val="left"/>
      <w:pPr>
        <w:ind w:left="1647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367" w:hanging="360"/>
      </w:pPr>
    </w:lvl>
    <w:lvl w:ilvl="2" w:tplc="0421001B" w:tentative="1">
      <w:start w:val="1"/>
      <w:numFmt w:val="lowerRoman"/>
      <w:lvlText w:val="%3."/>
      <w:lvlJc w:val="right"/>
      <w:pPr>
        <w:ind w:left="3087" w:hanging="180"/>
      </w:pPr>
    </w:lvl>
    <w:lvl w:ilvl="3" w:tplc="0421000F" w:tentative="1">
      <w:start w:val="1"/>
      <w:numFmt w:val="decimal"/>
      <w:lvlText w:val="%4."/>
      <w:lvlJc w:val="left"/>
      <w:pPr>
        <w:ind w:left="3807" w:hanging="360"/>
      </w:pPr>
    </w:lvl>
    <w:lvl w:ilvl="4" w:tplc="04210019" w:tentative="1">
      <w:start w:val="1"/>
      <w:numFmt w:val="lowerLetter"/>
      <w:lvlText w:val="%5."/>
      <w:lvlJc w:val="left"/>
      <w:pPr>
        <w:ind w:left="4527" w:hanging="360"/>
      </w:pPr>
    </w:lvl>
    <w:lvl w:ilvl="5" w:tplc="0421001B" w:tentative="1">
      <w:start w:val="1"/>
      <w:numFmt w:val="lowerRoman"/>
      <w:lvlText w:val="%6."/>
      <w:lvlJc w:val="right"/>
      <w:pPr>
        <w:ind w:left="5247" w:hanging="180"/>
      </w:pPr>
    </w:lvl>
    <w:lvl w:ilvl="6" w:tplc="0421000F" w:tentative="1">
      <w:start w:val="1"/>
      <w:numFmt w:val="decimal"/>
      <w:lvlText w:val="%7."/>
      <w:lvlJc w:val="left"/>
      <w:pPr>
        <w:ind w:left="5967" w:hanging="360"/>
      </w:pPr>
    </w:lvl>
    <w:lvl w:ilvl="7" w:tplc="04210019" w:tentative="1">
      <w:start w:val="1"/>
      <w:numFmt w:val="lowerLetter"/>
      <w:lvlText w:val="%8."/>
      <w:lvlJc w:val="left"/>
      <w:pPr>
        <w:ind w:left="6687" w:hanging="360"/>
      </w:pPr>
    </w:lvl>
    <w:lvl w:ilvl="8" w:tplc="0421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38">
    <w:nsid w:val="3D3B4EE0"/>
    <w:multiLevelType w:val="hybridMultilevel"/>
    <w:tmpl w:val="017C2CD0"/>
    <w:lvl w:ilvl="0" w:tplc="71F0A2D0">
      <w:start w:val="1"/>
      <w:numFmt w:val="upperLetter"/>
      <w:lvlText w:val="%1."/>
      <w:lvlJc w:val="left"/>
      <w:pPr>
        <w:ind w:left="644" w:hanging="360"/>
      </w:pPr>
      <w:rPr>
        <w:rFonts w:hint="default"/>
        <w:b w:val="0"/>
      </w:rPr>
    </w:lvl>
    <w:lvl w:ilvl="1" w:tplc="04210019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39">
    <w:nsid w:val="3F4E6509"/>
    <w:multiLevelType w:val="hybridMultilevel"/>
    <w:tmpl w:val="D8F49AAA"/>
    <w:lvl w:ilvl="0" w:tplc="2B0CF072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0">
    <w:nsid w:val="41F802E8"/>
    <w:multiLevelType w:val="hybridMultilevel"/>
    <w:tmpl w:val="3710B1F4"/>
    <w:lvl w:ilvl="0" w:tplc="C442C0F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1">
    <w:nsid w:val="46031734"/>
    <w:multiLevelType w:val="hybridMultilevel"/>
    <w:tmpl w:val="18CA5C70"/>
    <w:lvl w:ilvl="0" w:tplc="B0C4C82E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2">
    <w:nsid w:val="47747AE6"/>
    <w:multiLevelType w:val="hybridMultilevel"/>
    <w:tmpl w:val="C00AD44C"/>
    <w:lvl w:ilvl="0" w:tplc="0BDAFD9A">
      <w:start w:val="1"/>
      <w:numFmt w:val="decimal"/>
      <w:lvlText w:val="%1)"/>
      <w:lvlJc w:val="left"/>
      <w:pPr>
        <w:ind w:left="100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3">
    <w:nsid w:val="48F80A69"/>
    <w:multiLevelType w:val="hybridMultilevel"/>
    <w:tmpl w:val="443AF112"/>
    <w:lvl w:ilvl="0" w:tplc="4F9EBBE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49EC1703"/>
    <w:multiLevelType w:val="hybridMultilevel"/>
    <w:tmpl w:val="41BAECB4"/>
    <w:lvl w:ilvl="0" w:tplc="04210015">
      <w:start w:val="7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4CF76088"/>
    <w:multiLevelType w:val="hybridMultilevel"/>
    <w:tmpl w:val="51F20354"/>
    <w:lvl w:ilvl="0" w:tplc="9516DC0C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6">
    <w:nsid w:val="539C5382"/>
    <w:multiLevelType w:val="hybridMultilevel"/>
    <w:tmpl w:val="2CB8E7C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55EF019D"/>
    <w:multiLevelType w:val="hybridMultilevel"/>
    <w:tmpl w:val="B9625910"/>
    <w:lvl w:ilvl="0" w:tplc="54E2B29E">
      <w:start w:val="1"/>
      <w:numFmt w:val="decimal"/>
      <w:lvlText w:val="%1)"/>
      <w:lvlJc w:val="left"/>
      <w:pPr>
        <w:ind w:left="1571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8">
    <w:nsid w:val="59D177D4"/>
    <w:multiLevelType w:val="hybridMultilevel"/>
    <w:tmpl w:val="B548335E"/>
    <w:lvl w:ilvl="0" w:tplc="23A01AFC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9">
    <w:nsid w:val="5BBD33CF"/>
    <w:multiLevelType w:val="hybridMultilevel"/>
    <w:tmpl w:val="FAE02836"/>
    <w:lvl w:ilvl="0" w:tplc="05F4B8E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0">
    <w:nsid w:val="5DBE7CF8"/>
    <w:multiLevelType w:val="hybridMultilevel"/>
    <w:tmpl w:val="92BA81CC"/>
    <w:lvl w:ilvl="0" w:tplc="F4E23098">
      <w:start w:val="1"/>
      <w:numFmt w:val="lowerLetter"/>
      <w:lvlText w:val="%1."/>
      <w:lvlJc w:val="left"/>
      <w:pPr>
        <w:ind w:left="1211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51">
    <w:nsid w:val="6303404C"/>
    <w:multiLevelType w:val="hybridMultilevel"/>
    <w:tmpl w:val="ED66164E"/>
    <w:lvl w:ilvl="0" w:tplc="37D08A04">
      <w:start w:val="1"/>
      <w:numFmt w:val="lowerLetter"/>
      <w:lvlText w:val="%1)"/>
      <w:lvlJc w:val="left"/>
      <w:pPr>
        <w:ind w:left="1146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2">
    <w:nsid w:val="6361521C"/>
    <w:multiLevelType w:val="hybridMultilevel"/>
    <w:tmpl w:val="117AF9C2"/>
    <w:lvl w:ilvl="0" w:tplc="3B6CF7B8">
      <w:start w:val="1"/>
      <w:numFmt w:val="decimal"/>
      <w:lvlText w:val="%1)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3">
    <w:nsid w:val="66144D0B"/>
    <w:multiLevelType w:val="hybridMultilevel"/>
    <w:tmpl w:val="D3BC7B8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67EF1B31"/>
    <w:multiLevelType w:val="hybridMultilevel"/>
    <w:tmpl w:val="7914670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6CD0270A"/>
    <w:multiLevelType w:val="multilevel"/>
    <w:tmpl w:val="B9407CF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6">
    <w:nsid w:val="6D592E98"/>
    <w:multiLevelType w:val="hybridMultilevel"/>
    <w:tmpl w:val="D3BC7B8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704D1647"/>
    <w:multiLevelType w:val="hybridMultilevel"/>
    <w:tmpl w:val="93327848"/>
    <w:lvl w:ilvl="0" w:tplc="A07AF4EC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26" w:hanging="360"/>
      </w:pPr>
    </w:lvl>
    <w:lvl w:ilvl="2" w:tplc="0421001B" w:tentative="1">
      <w:start w:val="1"/>
      <w:numFmt w:val="lowerRoman"/>
      <w:lvlText w:val="%3."/>
      <w:lvlJc w:val="right"/>
      <w:pPr>
        <w:ind w:left="2946" w:hanging="180"/>
      </w:pPr>
    </w:lvl>
    <w:lvl w:ilvl="3" w:tplc="0421000F" w:tentative="1">
      <w:start w:val="1"/>
      <w:numFmt w:val="decimal"/>
      <w:lvlText w:val="%4."/>
      <w:lvlJc w:val="left"/>
      <w:pPr>
        <w:ind w:left="3666" w:hanging="360"/>
      </w:pPr>
    </w:lvl>
    <w:lvl w:ilvl="4" w:tplc="04210019" w:tentative="1">
      <w:start w:val="1"/>
      <w:numFmt w:val="lowerLetter"/>
      <w:lvlText w:val="%5."/>
      <w:lvlJc w:val="left"/>
      <w:pPr>
        <w:ind w:left="4386" w:hanging="360"/>
      </w:pPr>
    </w:lvl>
    <w:lvl w:ilvl="5" w:tplc="0421001B" w:tentative="1">
      <w:start w:val="1"/>
      <w:numFmt w:val="lowerRoman"/>
      <w:lvlText w:val="%6."/>
      <w:lvlJc w:val="right"/>
      <w:pPr>
        <w:ind w:left="5106" w:hanging="180"/>
      </w:pPr>
    </w:lvl>
    <w:lvl w:ilvl="6" w:tplc="0421000F" w:tentative="1">
      <w:start w:val="1"/>
      <w:numFmt w:val="decimal"/>
      <w:lvlText w:val="%7."/>
      <w:lvlJc w:val="left"/>
      <w:pPr>
        <w:ind w:left="5826" w:hanging="360"/>
      </w:pPr>
    </w:lvl>
    <w:lvl w:ilvl="7" w:tplc="04210019" w:tentative="1">
      <w:start w:val="1"/>
      <w:numFmt w:val="lowerLetter"/>
      <w:lvlText w:val="%8."/>
      <w:lvlJc w:val="left"/>
      <w:pPr>
        <w:ind w:left="6546" w:hanging="360"/>
      </w:pPr>
    </w:lvl>
    <w:lvl w:ilvl="8" w:tplc="0421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58">
    <w:nsid w:val="72282E57"/>
    <w:multiLevelType w:val="hybridMultilevel"/>
    <w:tmpl w:val="DD64CDDA"/>
    <w:lvl w:ilvl="0" w:tplc="BD086992">
      <w:start w:val="1"/>
      <w:numFmt w:val="decimal"/>
      <w:lvlText w:val="%1)"/>
      <w:lvlJc w:val="left"/>
      <w:pPr>
        <w:ind w:left="1004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59">
    <w:nsid w:val="75E226BD"/>
    <w:multiLevelType w:val="hybridMultilevel"/>
    <w:tmpl w:val="2DA470F8"/>
    <w:lvl w:ilvl="0" w:tplc="F3D4C2F8">
      <w:start w:val="1"/>
      <w:numFmt w:val="decimal"/>
      <w:lvlText w:val="%1)"/>
      <w:lvlJc w:val="left"/>
      <w:pPr>
        <w:ind w:left="1931" w:hanging="360"/>
      </w:pPr>
      <w:rPr>
        <w:rFonts w:eastAsiaTheme="minorHAnsi" w:hint="default"/>
      </w:rPr>
    </w:lvl>
    <w:lvl w:ilvl="1" w:tplc="04210019" w:tentative="1">
      <w:start w:val="1"/>
      <w:numFmt w:val="lowerLetter"/>
      <w:lvlText w:val="%2."/>
      <w:lvlJc w:val="left"/>
      <w:pPr>
        <w:ind w:left="2651" w:hanging="360"/>
      </w:pPr>
    </w:lvl>
    <w:lvl w:ilvl="2" w:tplc="0421001B" w:tentative="1">
      <w:start w:val="1"/>
      <w:numFmt w:val="lowerRoman"/>
      <w:lvlText w:val="%3."/>
      <w:lvlJc w:val="right"/>
      <w:pPr>
        <w:ind w:left="3371" w:hanging="180"/>
      </w:pPr>
    </w:lvl>
    <w:lvl w:ilvl="3" w:tplc="0421000F" w:tentative="1">
      <w:start w:val="1"/>
      <w:numFmt w:val="decimal"/>
      <w:lvlText w:val="%4."/>
      <w:lvlJc w:val="left"/>
      <w:pPr>
        <w:ind w:left="4091" w:hanging="360"/>
      </w:pPr>
    </w:lvl>
    <w:lvl w:ilvl="4" w:tplc="04210019" w:tentative="1">
      <w:start w:val="1"/>
      <w:numFmt w:val="lowerLetter"/>
      <w:lvlText w:val="%5."/>
      <w:lvlJc w:val="left"/>
      <w:pPr>
        <w:ind w:left="4811" w:hanging="360"/>
      </w:pPr>
    </w:lvl>
    <w:lvl w:ilvl="5" w:tplc="0421001B" w:tentative="1">
      <w:start w:val="1"/>
      <w:numFmt w:val="lowerRoman"/>
      <w:lvlText w:val="%6."/>
      <w:lvlJc w:val="right"/>
      <w:pPr>
        <w:ind w:left="5531" w:hanging="180"/>
      </w:pPr>
    </w:lvl>
    <w:lvl w:ilvl="6" w:tplc="0421000F" w:tentative="1">
      <w:start w:val="1"/>
      <w:numFmt w:val="decimal"/>
      <w:lvlText w:val="%7."/>
      <w:lvlJc w:val="left"/>
      <w:pPr>
        <w:ind w:left="6251" w:hanging="360"/>
      </w:pPr>
    </w:lvl>
    <w:lvl w:ilvl="7" w:tplc="04210019" w:tentative="1">
      <w:start w:val="1"/>
      <w:numFmt w:val="lowerLetter"/>
      <w:lvlText w:val="%8."/>
      <w:lvlJc w:val="left"/>
      <w:pPr>
        <w:ind w:left="6971" w:hanging="360"/>
      </w:pPr>
    </w:lvl>
    <w:lvl w:ilvl="8" w:tplc="0421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60">
    <w:nsid w:val="765D2721"/>
    <w:multiLevelType w:val="hybridMultilevel"/>
    <w:tmpl w:val="1D68A2F2"/>
    <w:lvl w:ilvl="0" w:tplc="29061432">
      <w:start w:val="1"/>
      <w:numFmt w:val="decimal"/>
      <w:lvlText w:val="%1)"/>
      <w:lvlJc w:val="left"/>
      <w:pPr>
        <w:ind w:left="1778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98" w:hanging="360"/>
      </w:pPr>
    </w:lvl>
    <w:lvl w:ilvl="2" w:tplc="0421001B" w:tentative="1">
      <w:start w:val="1"/>
      <w:numFmt w:val="lowerRoman"/>
      <w:lvlText w:val="%3."/>
      <w:lvlJc w:val="right"/>
      <w:pPr>
        <w:ind w:left="3218" w:hanging="180"/>
      </w:pPr>
    </w:lvl>
    <w:lvl w:ilvl="3" w:tplc="0421000F" w:tentative="1">
      <w:start w:val="1"/>
      <w:numFmt w:val="decimal"/>
      <w:lvlText w:val="%4."/>
      <w:lvlJc w:val="left"/>
      <w:pPr>
        <w:ind w:left="3938" w:hanging="360"/>
      </w:pPr>
    </w:lvl>
    <w:lvl w:ilvl="4" w:tplc="04210019" w:tentative="1">
      <w:start w:val="1"/>
      <w:numFmt w:val="lowerLetter"/>
      <w:lvlText w:val="%5."/>
      <w:lvlJc w:val="left"/>
      <w:pPr>
        <w:ind w:left="4658" w:hanging="360"/>
      </w:pPr>
    </w:lvl>
    <w:lvl w:ilvl="5" w:tplc="0421001B" w:tentative="1">
      <w:start w:val="1"/>
      <w:numFmt w:val="lowerRoman"/>
      <w:lvlText w:val="%6."/>
      <w:lvlJc w:val="right"/>
      <w:pPr>
        <w:ind w:left="5378" w:hanging="180"/>
      </w:pPr>
    </w:lvl>
    <w:lvl w:ilvl="6" w:tplc="0421000F" w:tentative="1">
      <w:start w:val="1"/>
      <w:numFmt w:val="decimal"/>
      <w:lvlText w:val="%7."/>
      <w:lvlJc w:val="left"/>
      <w:pPr>
        <w:ind w:left="6098" w:hanging="360"/>
      </w:pPr>
    </w:lvl>
    <w:lvl w:ilvl="7" w:tplc="04210019" w:tentative="1">
      <w:start w:val="1"/>
      <w:numFmt w:val="lowerLetter"/>
      <w:lvlText w:val="%8."/>
      <w:lvlJc w:val="left"/>
      <w:pPr>
        <w:ind w:left="6818" w:hanging="360"/>
      </w:pPr>
    </w:lvl>
    <w:lvl w:ilvl="8" w:tplc="0421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61">
    <w:nsid w:val="7784649C"/>
    <w:multiLevelType w:val="hybridMultilevel"/>
    <w:tmpl w:val="B482619C"/>
    <w:lvl w:ilvl="0" w:tplc="074E9E56">
      <w:start w:val="1"/>
      <w:numFmt w:val="decimal"/>
      <w:lvlText w:val="%1)"/>
      <w:lvlJc w:val="left"/>
      <w:pPr>
        <w:ind w:left="1571" w:hanging="360"/>
      </w:pPr>
      <w:rPr>
        <w:rFonts w:ascii="Times New Roman" w:eastAsiaTheme="minorHAnsi" w:hAnsi="Times New Roman" w:cs="Times New Roman"/>
        <w:sz w:val="22"/>
      </w:r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2">
    <w:nsid w:val="7BDC72F0"/>
    <w:multiLevelType w:val="hybridMultilevel"/>
    <w:tmpl w:val="11ECCA58"/>
    <w:lvl w:ilvl="0" w:tplc="4994FEF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7C2A199D"/>
    <w:multiLevelType w:val="hybridMultilevel"/>
    <w:tmpl w:val="EB2A3B88"/>
    <w:lvl w:ilvl="0" w:tplc="E73803D2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4">
    <w:nsid w:val="7CE93CBD"/>
    <w:multiLevelType w:val="hybridMultilevel"/>
    <w:tmpl w:val="9F10A708"/>
    <w:lvl w:ilvl="0" w:tplc="0E7ADA4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46"/>
  </w:num>
  <w:num w:numId="2">
    <w:abstractNumId w:val="23"/>
  </w:num>
  <w:num w:numId="3">
    <w:abstractNumId w:val="2"/>
  </w:num>
  <w:num w:numId="4">
    <w:abstractNumId w:val="55"/>
  </w:num>
  <w:num w:numId="5">
    <w:abstractNumId w:val="64"/>
  </w:num>
  <w:num w:numId="6">
    <w:abstractNumId w:val="33"/>
  </w:num>
  <w:num w:numId="7">
    <w:abstractNumId w:val="14"/>
  </w:num>
  <w:num w:numId="8">
    <w:abstractNumId w:val="51"/>
  </w:num>
  <w:num w:numId="9">
    <w:abstractNumId w:val="6"/>
  </w:num>
  <w:num w:numId="10">
    <w:abstractNumId w:val="18"/>
  </w:num>
  <w:num w:numId="11">
    <w:abstractNumId w:val="0"/>
  </w:num>
  <w:num w:numId="12">
    <w:abstractNumId w:val="10"/>
  </w:num>
  <w:num w:numId="13">
    <w:abstractNumId w:val="17"/>
  </w:num>
  <w:num w:numId="14">
    <w:abstractNumId w:val="5"/>
  </w:num>
  <w:num w:numId="15">
    <w:abstractNumId w:val="37"/>
  </w:num>
  <w:num w:numId="16">
    <w:abstractNumId w:val="27"/>
  </w:num>
  <w:num w:numId="17">
    <w:abstractNumId w:val="26"/>
  </w:num>
  <w:num w:numId="18">
    <w:abstractNumId w:val="61"/>
  </w:num>
  <w:num w:numId="19">
    <w:abstractNumId w:val="41"/>
  </w:num>
  <w:num w:numId="20">
    <w:abstractNumId w:val="47"/>
  </w:num>
  <w:num w:numId="21">
    <w:abstractNumId w:val="3"/>
  </w:num>
  <w:num w:numId="22">
    <w:abstractNumId w:val="50"/>
  </w:num>
  <w:num w:numId="23">
    <w:abstractNumId w:val="45"/>
  </w:num>
  <w:num w:numId="24">
    <w:abstractNumId w:val="25"/>
  </w:num>
  <w:num w:numId="25">
    <w:abstractNumId w:val="29"/>
  </w:num>
  <w:num w:numId="26">
    <w:abstractNumId w:val="24"/>
  </w:num>
  <w:num w:numId="27">
    <w:abstractNumId w:val="32"/>
  </w:num>
  <w:num w:numId="28">
    <w:abstractNumId w:val="35"/>
  </w:num>
  <w:num w:numId="29">
    <w:abstractNumId w:val="42"/>
  </w:num>
  <w:num w:numId="30">
    <w:abstractNumId w:val="58"/>
  </w:num>
  <w:num w:numId="31">
    <w:abstractNumId w:val="1"/>
  </w:num>
  <w:num w:numId="32">
    <w:abstractNumId w:val="31"/>
  </w:num>
  <w:num w:numId="33">
    <w:abstractNumId w:val="60"/>
  </w:num>
  <w:num w:numId="34">
    <w:abstractNumId w:val="59"/>
  </w:num>
  <w:num w:numId="35">
    <w:abstractNumId w:val="7"/>
  </w:num>
  <w:num w:numId="36">
    <w:abstractNumId w:val="13"/>
  </w:num>
  <w:num w:numId="37">
    <w:abstractNumId w:val="4"/>
  </w:num>
  <w:num w:numId="38">
    <w:abstractNumId w:val="39"/>
  </w:num>
  <w:num w:numId="39">
    <w:abstractNumId w:val="21"/>
  </w:num>
  <w:num w:numId="40">
    <w:abstractNumId w:val="12"/>
  </w:num>
  <w:num w:numId="41">
    <w:abstractNumId w:val="44"/>
  </w:num>
  <w:num w:numId="42">
    <w:abstractNumId w:val="9"/>
  </w:num>
  <w:num w:numId="43">
    <w:abstractNumId w:val="40"/>
  </w:num>
  <w:num w:numId="44">
    <w:abstractNumId w:val="22"/>
  </w:num>
  <w:num w:numId="45">
    <w:abstractNumId w:val="57"/>
  </w:num>
  <w:num w:numId="46">
    <w:abstractNumId w:val="36"/>
  </w:num>
  <w:num w:numId="47">
    <w:abstractNumId w:val="49"/>
  </w:num>
  <w:num w:numId="48">
    <w:abstractNumId w:val="30"/>
  </w:num>
  <w:num w:numId="49">
    <w:abstractNumId w:val="16"/>
  </w:num>
  <w:num w:numId="50">
    <w:abstractNumId w:val="52"/>
  </w:num>
  <w:num w:numId="51">
    <w:abstractNumId w:val="20"/>
  </w:num>
  <w:num w:numId="52">
    <w:abstractNumId w:val="43"/>
  </w:num>
  <w:num w:numId="53">
    <w:abstractNumId w:val="54"/>
  </w:num>
  <w:num w:numId="54">
    <w:abstractNumId w:val="62"/>
  </w:num>
  <w:num w:numId="55">
    <w:abstractNumId w:val="28"/>
  </w:num>
  <w:num w:numId="56">
    <w:abstractNumId w:val="8"/>
  </w:num>
  <w:num w:numId="57">
    <w:abstractNumId w:val="15"/>
  </w:num>
  <w:num w:numId="58">
    <w:abstractNumId w:val="38"/>
  </w:num>
  <w:num w:numId="59">
    <w:abstractNumId w:val="63"/>
  </w:num>
  <w:num w:numId="60">
    <w:abstractNumId w:val="48"/>
  </w:num>
  <w:num w:numId="61">
    <w:abstractNumId w:val="53"/>
  </w:num>
  <w:num w:numId="62">
    <w:abstractNumId w:val="11"/>
  </w:num>
  <w:num w:numId="63">
    <w:abstractNumId w:val="56"/>
  </w:num>
  <w:num w:numId="64">
    <w:abstractNumId w:val="19"/>
  </w:num>
  <w:num w:numId="65">
    <w:abstractNumId w:val="34"/>
  </w:num>
  <w:numIdMacAtCleanup w:val="6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5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5550"/>
    <w:rsid w:val="00000C47"/>
    <w:rsid w:val="0000301E"/>
    <w:rsid w:val="00003ECE"/>
    <w:rsid w:val="000047E6"/>
    <w:rsid w:val="00005D38"/>
    <w:rsid w:val="000137EE"/>
    <w:rsid w:val="000173B9"/>
    <w:rsid w:val="0001743D"/>
    <w:rsid w:val="00017F89"/>
    <w:rsid w:val="000208F6"/>
    <w:rsid w:val="0002751C"/>
    <w:rsid w:val="000308B1"/>
    <w:rsid w:val="00033EC0"/>
    <w:rsid w:val="0003455F"/>
    <w:rsid w:val="00040A33"/>
    <w:rsid w:val="0004378B"/>
    <w:rsid w:val="00046EE4"/>
    <w:rsid w:val="0004731D"/>
    <w:rsid w:val="00051345"/>
    <w:rsid w:val="00055959"/>
    <w:rsid w:val="00061DB5"/>
    <w:rsid w:val="000630DE"/>
    <w:rsid w:val="0006362F"/>
    <w:rsid w:val="000655F4"/>
    <w:rsid w:val="00071125"/>
    <w:rsid w:val="00073749"/>
    <w:rsid w:val="00074C50"/>
    <w:rsid w:val="0007616D"/>
    <w:rsid w:val="0007774B"/>
    <w:rsid w:val="00080AA9"/>
    <w:rsid w:val="000862DF"/>
    <w:rsid w:val="00090228"/>
    <w:rsid w:val="000924BA"/>
    <w:rsid w:val="000A54EA"/>
    <w:rsid w:val="000A577A"/>
    <w:rsid w:val="000B267B"/>
    <w:rsid w:val="000B3186"/>
    <w:rsid w:val="000C0CF1"/>
    <w:rsid w:val="000C1450"/>
    <w:rsid w:val="000D1961"/>
    <w:rsid w:val="000E1F4D"/>
    <w:rsid w:val="000E2EDA"/>
    <w:rsid w:val="000F484A"/>
    <w:rsid w:val="00101779"/>
    <w:rsid w:val="0010271A"/>
    <w:rsid w:val="00103A1E"/>
    <w:rsid w:val="0010450E"/>
    <w:rsid w:val="00106B74"/>
    <w:rsid w:val="0011105F"/>
    <w:rsid w:val="0011463B"/>
    <w:rsid w:val="001156A1"/>
    <w:rsid w:val="00125DC6"/>
    <w:rsid w:val="00126D05"/>
    <w:rsid w:val="001300EC"/>
    <w:rsid w:val="00130F63"/>
    <w:rsid w:val="00140716"/>
    <w:rsid w:val="00142C3D"/>
    <w:rsid w:val="0014331D"/>
    <w:rsid w:val="00146AB0"/>
    <w:rsid w:val="0014712E"/>
    <w:rsid w:val="00153948"/>
    <w:rsid w:val="0015495F"/>
    <w:rsid w:val="0015550C"/>
    <w:rsid w:val="00157F8F"/>
    <w:rsid w:val="00157F9C"/>
    <w:rsid w:val="001609E5"/>
    <w:rsid w:val="001615FB"/>
    <w:rsid w:val="00165FC1"/>
    <w:rsid w:val="00166C14"/>
    <w:rsid w:val="001730BA"/>
    <w:rsid w:val="001801B8"/>
    <w:rsid w:val="001805C3"/>
    <w:rsid w:val="00181BE3"/>
    <w:rsid w:val="001821C8"/>
    <w:rsid w:val="001854C1"/>
    <w:rsid w:val="00185FFC"/>
    <w:rsid w:val="0018674A"/>
    <w:rsid w:val="0019267F"/>
    <w:rsid w:val="001A092F"/>
    <w:rsid w:val="001A10E8"/>
    <w:rsid w:val="001A27C2"/>
    <w:rsid w:val="001A42B2"/>
    <w:rsid w:val="001B363A"/>
    <w:rsid w:val="001B5592"/>
    <w:rsid w:val="001B6F9E"/>
    <w:rsid w:val="001C6986"/>
    <w:rsid w:val="001C6C30"/>
    <w:rsid w:val="001D0575"/>
    <w:rsid w:val="001D1ABB"/>
    <w:rsid w:val="001D3CDB"/>
    <w:rsid w:val="001E774F"/>
    <w:rsid w:val="001F23D3"/>
    <w:rsid w:val="00202EB5"/>
    <w:rsid w:val="00204F3E"/>
    <w:rsid w:val="0020749B"/>
    <w:rsid w:val="0021163B"/>
    <w:rsid w:val="002166A3"/>
    <w:rsid w:val="00222204"/>
    <w:rsid w:val="00223C4B"/>
    <w:rsid w:val="002245CA"/>
    <w:rsid w:val="0022681A"/>
    <w:rsid w:val="002306B9"/>
    <w:rsid w:val="00231F23"/>
    <w:rsid w:val="0024050D"/>
    <w:rsid w:val="002422DB"/>
    <w:rsid w:val="00243621"/>
    <w:rsid w:val="00244B93"/>
    <w:rsid w:val="00246105"/>
    <w:rsid w:val="002467D1"/>
    <w:rsid w:val="00250D71"/>
    <w:rsid w:val="002554A5"/>
    <w:rsid w:val="002630C5"/>
    <w:rsid w:val="002639C5"/>
    <w:rsid w:val="00265A35"/>
    <w:rsid w:val="00277F33"/>
    <w:rsid w:val="00277F60"/>
    <w:rsid w:val="00281D35"/>
    <w:rsid w:val="002841EB"/>
    <w:rsid w:val="002873BB"/>
    <w:rsid w:val="002909C9"/>
    <w:rsid w:val="00293AA6"/>
    <w:rsid w:val="00294980"/>
    <w:rsid w:val="002B7F68"/>
    <w:rsid w:val="002C080B"/>
    <w:rsid w:val="002C59D0"/>
    <w:rsid w:val="002C71D0"/>
    <w:rsid w:val="002C7EF6"/>
    <w:rsid w:val="002D2D59"/>
    <w:rsid w:val="002D73EB"/>
    <w:rsid w:val="002E21CE"/>
    <w:rsid w:val="002E7E6E"/>
    <w:rsid w:val="002F3552"/>
    <w:rsid w:val="002F5547"/>
    <w:rsid w:val="002F7A6C"/>
    <w:rsid w:val="00304DAE"/>
    <w:rsid w:val="00304F0C"/>
    <w:rsid w:val="00306F90"/>
    <w:rsid w:val="00307DDC"/>
    <w:rsid w:val="00313F97"/>
    <w:rsid w:val="003140BC"/>
    <w:rsid w:val="0031675D"/>
    <w:rsid w:val="00320E1B"/>
    <w:rsid w:val="00321CC6"/>
    <w:rsid w:val="003232BD"/>
    <w:rsid w:val="00327885"/>
    <w:rsid w:val="00327D0D"/>
    <w:rsid w:val="00331AC1"/>
    <w:rsid w:val="00334663"/>
    <w:rsid w:val="00343E1D"/>
    <w:rsid w:val="00352113"/>
    <w:rsid w:val="00352153"/>
    <w:rsid w:val="00362A75"/>
    <w:rsid w:val="00364025"/>
    <w:rsid w:val="00364811"/>
    <w:rsid w:val="00365232"/>
    <w:rsid w:val="003667C6"/>
    <w:rsid w:val="00373521"/>
    <w:rsid w:val="0037798B"/>
    <w:rsid w:val="00381334"/>
    <w:rsid w:val="00385B35"/>
    <w:rsid w:val="00390406"/>
    <w:rsid w:val="00395C3B"/>
    <w:rsid w:val="00395DCB"/>
    <w:rsid w:val="00397A8B"/>
    <w:rsid w:val="003A4179"/>
    <w:rsid w:val="003A6D19"/>
    <w:rsid w:val="003B4F96"/>
    <w:rsid w:val="003B755B"/>
    <w:rsid w:val="003C0627"/>
    <w:rsid w:val="003C0DB7"/>
    <w:rsid w:val="003C1C46"/>
    <w:rsid w:val="003C4A8C"/>
    <w:rsid w:val="003C5E81"/>
    <w:rsid w:val="003E0700"/>
    <w:rsid w:val="003E392C"/>
    <w:rsid w:val="003F27AD"/>
    <w:rsid w:val="00401271"/>
    <w:rsid w:val="0041719A"/>
    <w:rsid w:val="004260C2"/>
    <w:rsid w:val="00432074"/>
    <w:rsid w:val="00451BDB"/>
    <w:rsid w:val="004553FE"/>
    <w:rsid w:val="00464303"/>
    <w:rsid w:val="00464D98"/>
    <w:rsid w:val="00466711"/>
    <w:rsid w:val="00470F8A"/>
    <w:rsid w:val="00472DFA"/>
    <w:rsid w:val="00477145"/>
    <w:rsid w:val="00480449"/>
    <w:rsid w:val="00480B65"/>
    <w:rsid w:val="004813AD"/>
    <w:rsid w:val="00494269"/>
    <w:rsid w:val="00497ABF"/>
    <w:rsid w:val="004A074D"/>
    <w:rsid w:val="004A3305"/>
    <w:rsid w:val="004A5055"/>
    <w:rsid w:val="004A7903"/>
    <w:rsid w:val="004B0ADD"/>
    <w:rsid w:val="004B6823"/>
    <w:rsid w:val="004C2C01"/>
    <w:rsid w:val="004C3E65"/>
    <w:rsid w:val="004D1A0F"/>
    <w:rsid w:val="004D6614"/>
    <w:rsid w:val="004E401F"/>
    <w:rsid w:val="004E5E3B"/>
    <w:rsid w:val="004E6E46"/>
    <w:rsid w:val="004F11DF"/>
    <w:rsid w:val="004F4AFA"/>
    <w:rsid w:val="00502FB1"/>
    <w:rsid w:val="00504D8A"/>
    <w:rsid w:val="005102F1"/>
    <w:rsid w:val="005138F3"/>
    <w:rsid w:val="00514D5B"/>
    <w:rsid w:val="00521C6D"/>
    <w:rsid w:val="005262C4"/>
    <w:rsid w:val="00530D91"/>
    <w:rsid w:val="00531566"/>
    <w:rsid w:val="00534B44"/>
    <w:rsid w:val="00535546"/>
    <w:rsid w:val="0053562F"/>
    <w:rsid w:val="00536CF2"/>
    <w:rsid w:val="005379BD"/>
    <w:rsid w:val="00541FE5"/>
    <w:rsid w:val="00544913"/>
    <w:rsid w:val="005501D2"/>
    <w:rsid w:val="005560A2"/>
    <w:rsid w:val="0056167D"/>
    <w:rsid w:val="00564696"/>
    <w:rsid w:val="00566774"/>
    <w:rsid w:val="0057330F"/>
    <w:rsid w:val="00573430"/>
    <w:rsid w:val="00576526"/>
    <w:rsid w:val="005770EC"/>
    <w:rsid w:val="00581924"/>
    <w:rsid w:val="005855E2"/>
    <w:rsid w:val="00585B7E"/>
    <w:rsid w:val="00591577"/>
    <w:rsid w:val="005915BF"/>
    <w:rsid w:val="005951DC"/>
    <w:rsid w:val="005955CA"/>
    <w:rsid w:val="005A09F5"/>
    <w:rsid w:val="005A32C2"/>
    <w:rsid w:val="005A42A4"/>
    <w:rsid w:val="005A5A83"/>
    <w:rsid w:val="005B15A7"/>
    <w:rsid w:val="005B1931"/>
    <w:rsid w:val="005B548D"/>
    <w:rsid w:val="005B5569"/>
    <w:rsid w:val="005C1AA1"/>
    <w:rsid w:val="005C433C"/>
    <w:rsid w:val="005C4AFA"/>
    <w:rsid w:val="005D1434"/>
    <w:rsid w:val="005D1A9B"/>
    <w:rsid w:val="005D280B"/>
    <w:rsid w:val="005E0357"/>
    <w:rsid w:val="005E1523"/>
    <w:rsid w:val="005F34E3"/>
    <w:rsid w:val="00601CF2"/>
    <w:rsid w:val="006021AC"/>
    <w:rsid w:val="00607C42"/>
    <w:rsid w:val="00613E47"/>
    <w:rsid w:val="00617577"/>
    <w:rsid w:val="00620F89"/>
    <w:rsid w:val="00621F4E"/>
    <w:rsid w:val="00624C92"/>
    <w:rsid w:val="006345E4"/>
    <w:rsid w:val="00634BDD"/>
    <w:rsid w:val="006405C7"/>
    <w:rsid w:val="0064073D"/>
    <w:rsid w:val="00641151"/>
    <w:rsid w:val="00644120"/>
    <w:rsid w:val="00644AE6"/>
    <w:rsid w:val="00646DA5"/>
    <w:rsid w:val="00650718"/>
    <w:rsid w:val="006520F8"/>
    <w:rsid w:val="006555BE"/>
    <w:rsid w:val="00660F7A"/>
    <w:rsid w:val="006612A1"/>
    <w:rsid w:val="006622F2"/>
    <w:rsid w:val="00671A62"/>
    <w:rsid w:val="00674744"/>
    <w:rsid w:val="00676E13"/>
    <w:rsid w:val="0068444F"/>
    <w:rsid w:val="00693472"/>
    <w:rsid w:val="006947DF"/>
    <w:rsid w:val="006964FC"/>
    <w:rsid w:val="006A643E"/>
    <w:rsid w:val="006C6CC7"/>
    <w:rsid w:val="006C7134"/>
    <w:rsid w:val="006D1D07"/>
    <w:rsid w:val="006D5390"/>
    <w:rsid w:val="006F6178"/>
    <w:rsid w:val="0070166E"/>
    <w:rsid w:val="00715FB9"/>
    <w:rsid w:val="00723513"/>
    <w:rsid w:val="0072418D"/>
    <w:rsid w:val="007378CB"/>
    <w:rsid w:val="00743967"/>
    <w:rsid w:val="00752BE1"/>
    <w:rsid w:val="00753908"/>
    <w:rsid w:val="0075534E"/>
    <w:rsid w:val="00772790"/>
    <w:rsid w:val="00780257"/>
    <w:rsid w:val="007809AF"/>
    <w:rsid w:val="00780DE7"/>
    <w:rsid w:val="0078434C"/>
    <w:rsid w:val="00791424"/>
    <w:rsid w:val="0079444E"/>
    <w:rsid w:val="007A44FB"/>
    <w:rsid w:val="007A5636"/>
    <w:rsid w:val="007A724F"/>
    <w:rsid w:val="007C1188"/>
    <w:rsid w:val="007C319A"/>
    <w:rsid w:val="007C65A6"/>
    <w:rsid w:val="007D4382"/>
    <w:rsid w:val="007D6635"/>
    <w:rsid w:val="007E61B5"/>
    <w:rsid w:val="007F0A1A"/>
    <w:rsid w:val="007F4DEE"/>
    <w:rsid w:val="008009B2"/>
    <w:rsid w:val="008130C5"/>
    <w:rsid w:val="008148D1"/>
    <w:rsid w:val="00814D6A"/>
    <w:rsid w:val="00820F62"/>
    <w:rsid w:val="008262FA"/>
    <w:rsid w:val="00826C53"/>
    <w:rsid w:val="00830EF2"/>
    <w:rsid w:val="00831AD8"/>
    <w:rsid w:val="008357A2"/>
    <w:rsid w:val="0084165B"/>
    <w:rsid w:val="008421DF"/>
    <w:rsid w:val="0085782E"/>
    <w:rsid w:val="008625AF"/>
    <w:rsid w:val="00863E3F"/>
    <w:rsid w:val="00867BB4"/>
    <w:rsid w:val="00880738"/>
    <w:rsid w:val="0088444F"/>
    <w:rsid w:val="00895456"/>
    <w:rsid w:val="008A3C66"/>
    <w:rsid w:val="008B2B3C"/>
    <w:rsid w:val="008B2DD7"/>
    <w:rsid w:val="008B503E"/>
    <w:rsid w:val="008B6742"/>
    <w:rsid w:val="008C1BB2"/>
    <w:rsid w:val="008C3EDC"/>
    <w:rsid w:val="008D28B2"/>
    <w:rsid w:val="008D498C"/>
    <w:rsid w:val="008E0CAE"/>
    <w:rsid w:val="008E1B83"/>
    <w:rsid w:val="008E5908"/>
    <w:rsid w:val="008E5F63"/>
    <w:rsid w:val="008E701F"/>
    <w:rsid w:val="008F7A32"/>
    <w:rsid w:val="00900614"/>
    <w:rsid w:val="009146C0"/>
    <w:rsid w:val="00937FC1"/>
    <w:rsid w:val="0094095C"/>
    <w:rsid w:val="009452A2"/>
    <w:rsid w:val="00947168"/>
    <w:rsid w:val="0095474E"/>
    <w:rsid w:val="009615F5"/>
    <w:rsid w:val="0096468B"/>
    <w:rsid w:val="00965D73"/>
    <w:rsid w:val="00972902"/>
    <w:rsid w:val="00987CAF"/>
    <w:rsid w:val="00987F13"/>
    <w:rsid w:val="009926EC"/>
    <w:rsid w:val="009973A2"/>
    <w:rsid w:val="009B0377"/>
    <w:rsid w:val="009C166D"/>
    <w:rsid w:val="009C474E"/>
    <w:rsid w:val="009D095F"/>
    <w:rsid w:val="009D1FDD"/>
    <w:rsid w:val="009D2087"/>
    <w:rsid w:val="009E167F"/>
    <w:rsid w:val="009E7204"/>
    <w:rsid w:val="009F073E"/>
    <w:rsid w:val="009F12AD"/>
    <w:rsid w:val="009F3EDE"/>
    <w:rsid w:val="009F72F0"/>
    <w:rsid w:val="00A02A11"/>
    <w:rsid w:val="00A06C67"/>
    <w:rsid w:val="00A06F5F"/>
    <w:rsid w:val="00A14206"/>
    <w:rsid w:val="00A1438F"/>
    <w:rsid w:val="00A25715"/>
    <w:rsid w:val="00A33B5B"/>
    <w:rsid w:val="00A36D7B"/>
    <w:rsid w:val="00A46207"/>
    <w:rsid w:val="00A53342"/>
    <w:rsid w:val="00A54D4B"/>
    <w:rsid w:val="00A5525F"/>
    <w:rsid w:val="00A562F0"/>
    <w:rsid w:val="00A608EB"/>
    <w:rsid w:val="00A61822"/>
    <w:rsid w:val="00A6593F"/>
    <w:rsid w:val="00A65E38"/>
    <w:rsid w:val="00A666F3"/>
    <w:rsid w:val="00A67E64"/>
    <w:rsid w:val="00A7367C"/>
    <w:rsid w:val="00A74BB9"/>
    <w:rsid w:val="00A8152A"/>
    <w:rsid w:val="00A828CC"/>
    <w:rsid w:val="00A833FE"/>
    <w:rsid w:val="00A94D4A"/>
    <w:rsid w:val="00AA2B1C"/>
    <w:rsid w:val="00AA49E1"/>
    <w:rsid w:val="00AA5A65"/>
    <w:rsid w:val="00AB09ED"/>
    <w:rsid w:val="00AB1744"/>
    <w:rsid w:val="00AB17D7"/>
    <w:rsid w:val="00AD3F8C"/>
    <w:rsid w:val="00AE00BC"/>
    <w:rsid w:val="00AE4391"/>
    <w:rsid w:val="00AE4C69"/>
    <w:rsid w:val="00AE57C6"/>
    <w:rsid w:val="00AF0356"/>
    <w:rsid w:val="00AF4E9F"/>
    <w:rsid w:val="00AF5FFB"/>
    <w:rsid w:val="00AF68B6"/>
    <w:rsid w:val="00B0194C"/>
    <w:rsid w:val="00B01BC1"/>
    <w:rsid w:val="00B077D5"/>
    <w:rsid w:val="00B1052D"/>
    <w:rsid w:val="00B1127D"/>
    <w:rsid w:val="00B12F6F"/>
    <w:rsid w:val="00B22702"/>
    <w:rsid w:val="00B252F7"/>
    <w:rsid w:val="00B25FC0"/>
    <w:rsid w:val="00B26367"/>
    <w:rsid w:val="00B30868"/>
    <w:rsid w:val="00B36338"/>
    <w:rsid w:val="00B36782"/>
    <w:rsid w:val="00B37982"/>
    <w:rsid w:val="00B40936"/>
    <w:rsid w:val="00B44230"/>
    <w:rsid w:val="00B44CF8"/>
    <w:rsid w:val="00B4656E"/>
    <w:rsid w:val="00B46C8B"/>
    <w:rsid w:val="00B46EAD"/>
    <w:rsid w:val="00B47B03"/>
    <w:rsid w:val="00B51A34"/>
    <w:rsid w:val="00B52569"/>
    <w:rsid w:val="00B534ED"/>
    <w:rsid w:val="00B53C85"/>
    <w:rsid w:val="00B62047"/>
    <w:rsid w:val="00B67B49"/>
    <w:rsid w:val="00B7634A"/>
    <w:rsid w:val="00B80ACF"/>
    <w:rsid w:val="00B819BF"/>
    <w:rsid w:val="00B92D93"/>
    <w:rsid w:val="00B94788"/>
    <w:rsid w:val="00BA0949"/>
    <w:rsid w:val="00BA1605"/>
    <w:rsid w:val="00BA16D5"/>
    <w:rsid w:val="00BA36D9"/>
    <w:rsid w:val="00BA6B34"/>
    <w:rsid w:val="00BB02C1"/>
    <w:rsid w:val="00BB2857"/>
    <w:rsid w:val="00BB30E0"/>
    <w:rsid w:val="00BB35ED"/>
    <w:rsid w:val="00BB5592"/>
    <w:rsid w:val="00BC14FF"/>
    <w:rsid w:val="00BC1530"/>
    <w:rsid w:val="00BC4D8C"/>
    <w:rsid w:val="00BC7D09"/>
    <w:rsid w:val="00BD0CB2"/>
    <w:rsid w:val="00BD321C"/>
    <w:rsid w:val="00BD3281"/>
    <w:rsid w:val="00BE75DA"/>
    <w:rsid w:val="00BF2482"/>
    <w:rsid w:val="00BF6726"/>
    <w:rsid w:val="00C04ED5"/>
    <w:rsid w:val="00C06D6E"/>
    <w:rsid w:val="00C142E9"/>
    <w:rsid w:val="00C22A1F"/>
    <w:rsid w:val="00C27657"/>
    <w:rsid w:val="00C30877"/>
    <w:rsid w:val="00C3207B"/>
    <w:rsid w:val="00C32CA2"/>
    <w:rsid w:val="00C32E29"/>
    <w:rsid w:val="00C4079D"/>
    <w:rsid w:val="00C417C9"/>
    <w:rsid w:val="00C44F78"/>
    <w:rsid w:val="00C50B3B"/>
    <w:rsid w:val="00C53965"/>
    <w:rsid w:val="00C54A46"/>
    <w:rsid w:val="00C55EF0"/>
    <w:rsid w:val="00C56F6C"/>
    <w:rsid w:val="00C61390"/>
    <w:rsid w:val="00C63F35"/>
    <w:rsid w:val="00C65183"/>
    <w:rsid w:val="00C6606E"/>
    <w:rsid w:val="00C67B84"/>
    <w:rsid w:val="00C70BA1"/>
    <w:rsid w:val="00C768E4"/>
    <w:rsid w:val="00C83561"/>
    <w:rsid w:val="00C91C63"/>
    <w:rsid w:val="00C951B6"/>
    <w:rsid w:val="00C97561"/>
    <w:rsid w:val="00CA3BD8"/>
    <w:rsid w:val="00CA4EE1"/>
    <w:rsid w:val="00CA78AB"/>
    <w:rsid w:val="00CA7D0C"/>
    <w:rsid w:val="00CB23EE"/>
    <w:rsid w:val="00CB571C"/>
    <w:rsid w:val="00CB6423"/>
    <w:rsid w:val="00CB6784"/>
    <w:rsid w:val="00CB6A01"/>
    <w:rsid w:val="00CC1C15"/>
    <w:rsid w:val="00CC2204"/>
    <w:rsid w:val="00CC459F"/>
    <w:rsid w:val="00CC7C83"/>
    <w:rsid w:val="00CE3A55"/>
    <w:rsid w:val="00CE51BD"/>
    <w:rsid w:val="00CE7EFB"/>
    <w:rsid w:val="00CF358B"/>
    <w:rsid w:val="00D014AD"/>
    <w:rsid w:val="00D17024"/>
    <w:rsid w:val="00D2207B"/>
    <w:rsid w:val="00D236CB"/>
    <w:rsid w:val="00D27957"/>
    <w:rsid w:val="00D315C4"/>
    <w:rsid w:val="00D33B68"/>
    <w:rsid w:val="00D37BC1"/>
    <w:rsid w:val="00D4314F"/>
    <w:rsid w:val="00D43353"/>
    <w:rsid w:val="00D50376"/>
    <w:rsid w:val="00D516F4"/>
    <w:rsid w:val="00D51B2A"/>
    <w:rsid w:val="00D51FCB"/>
    <w:rsid w:val="00D5314F"/>
    <w:rsid w:val="00D53353"/>
    <w:rsid w:val="00D55DEB"/>
    <w:rsid w:val="00D67AB4"/>
    <w:rsid w:val="00D711DD"/>
    <w:rsid w:val="00D72752"/>
    <w:rsid w:val="00D73E9C"/>
    <w:rsid w:val="00D83B2B"/>
    <w:rsid w:val="00D84617"/>
    <w:rsid w:val="00D854CB"/>
    <w:rsid w:val="00D91DC8"/>
    <w:rsid w:val="00D97FC6"/>
    <w:rsid w:val="00DA57EF"/>
    <w:rsid w:val="00DA635E"/>
    <w:rsid w:val="00DB1A77"/>
    <w:rsid w:val="00DB1BA8"/>
    <w:rsid w:val="00DB45B5"/>
    <w:rsid w:val="00DC1497"/>
    <w:rsid w:val="00DC56F8"/>
    <w:rsid w:val="00DC7E9B"/>
    <w:rsid w:val="00DD133C"/>
    <w:rsid w:val="00DD227D"/>
    <w:rsid w:val="00DD3C34"/>
    <w:rsid w:val="00DD410D"/>
    <w:rsid w:val="00DE1B94"/>
    <w:rsid w:val="00DE218F"/>
    <w:rsid w:val="00DE2590"/>
    <w:rsid w:val="00DE4DE0"/>
    <w:rsid w:val="00DF2529"/>
    <w:rsid w:val="00DF3D5E"/>
    <w:rsid w:val="00DF70C5"/>
    <w:rsid w:val="00E033FA"/>
    <w:rsid w:val="00E04731"/>
    <w:rsid w:val="00E20510"/>
    <w:rsid w:val="00E3162C"/>
    <w:rsid w:val="00E43DC3"/>
    <w:rsid w:val="00E46CA9"/>
    <w:rsid w:val="00E55FB1"/>
    <w:rsid w:val="00E57C2E"/>
    <w:rsid w:val="00E6417E"/>
    <w:rsid w:val="00E6430F"/>
    <w:rsid w:val="00E70EFF"/>
    <w:rsid w:val="00E7106F"/>
    <w:rsid w:val="00E72634"/>
    <w:rsid w:val="00E74FE3"/>
    <w:rsid w:val="00E81227"/>
    <w:rsid w:val="00E82C87"/>
    <w:rsid w:val="00E841DD"/>
    <w:rsid w:val="00E94874"/>
    <w:rsid w:val="00E9703D"/>
    <w:rsid w:val="00E97FE6"/>
    <w:rsid w:val="00EA2CBE"/>
    <w:rsid w:val="00EA669E"/>
    <w:rsid w:val="00EB3590"/>
    <w:rsid w:val="00EB5945"/>
    <w:rsid w:val="00EC032C"/>
    <w:rsid w:val="00EC3FD8"/>
    <w:rsid w:val="00EC441E"/>
    <w:rsid w:val="00EC659F"/>
    <w:rsid w:val="00EE3DD5"/>
    <w:rsid w:val="00EF4CF4"/>
    <w:rsid w:val="00EF5161"/>
    <w:rsid w:val="00EF6F23"/>
    <w:rsid w:val="00F00178"/>
    <w:rsid w:val="00F02738"/>
    <w:rsid w:val="00F02BCC"/>
    <w:rsid w:val="00F068A6"/>
    <w:rsid w:val="00F1711C"/>
    <w:rsid w:val="00F215FD"/>
    <w:rsid w:val="00F238F8"/>
    <w:rsid w:val="00F23E4A"/>
    <w:rsid w:val="00F31A8E"/>
    <w:rsid w:val="00F3228D"/>
    <w:rsid w:val="00F3712B"/>
    <w:rsid w:val="00F37717"/>
    <w:rsid w:val="00F451BE"/>
    <w:rsid w:val="00F473E1"/>
    <w:rsid w:val="00F51F07"/>
    <w:rsid w:val="00F65550"/>
    <w:rsid w:val="00F74CE8"/>
    <w:rsid w:val="00F775AD"/>
    <w:rsid w:val="00F83950"/>
    <w:rsid w:val="00F85B24"/>
    <w:rsid w:val="00F864C8"/>
    <w:rsid w:val="00F95F02"/>
    <w:rsid w:val="00FA38E9"/>
    <w:rsid w:val="00FA4FFF"/>
    <w:rsid w:val="00FC1C08"/>
    <w:rsid w:val="00FD2CD8"/>
    <w:rsid w:val="00FD6607"/>
    <w:rsid w:val="00FE0036"/>
    <w:rsid w:val="00FE21A1"/>
    <w:rsid w:val="00FE49CE"/>
    <w:rsid w:val="00FE639C"/>
    <w:rsid w:val="00FF2871"/>
    <w:rsid w:val="00FF57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1C6C3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A563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833F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33FE"/>
    <w:rPr>
      <w:rFonts w:ascii="Tahoma" w:hAnsi="Tahoma" w:cs="Tahoma"/>
      <w:sz w:val="16"/>
      <w:szCs w:val="16"/>
    </w:rPr>
  </w:style>
  <w:style w:type="character" w:customStyle="1" w:styleId="sw">
    <w:name w:val="sw"/>
    <w:basedOn w:val="DefaultParagraphFont"/>
    <w:rsid w:val="0079444E"/>
  </w:style>
  <w:style w:type="table" w:styleId="TableGrid">
    <w:name w:val="Table Grid"/>
    <w:basedOn w:val="TableNormal"/>
    <w:uiPriority w:val="59"/>
    <w:rsid w:val="0005595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5102F1"/>
    <w:pPr>
      <w:widowControl w:val="0"/>
      <w:autoSpaceDE w:val="0"/>
      <w:autoSpaceDN w:val="0"/>
      <w:spacing w:before="2" w:after="0" w:line="202" w:lineRule="exact"/>
    </w:pPr>
    <w:rPr>
      <w:rFonts w:ascii="Times New Roman" w:eastAsia="Times New Roman" w:hAnsi="Times New Roman" w:cs="Times New Roman"/>
      <w:lang w:val="id"/>
    </w:rPr>
  </w:style>
  <w:style w:type="paragraph" w:styleId="BodyText">
    <w:name w:val="Body Text"/>
    <w:basedOn w:val="Normal"/>
    <w:link w:val="BodyTextChar"/>
    <w:uiPriority w:val="1"/>
    <w:qFormat/>
    <w:rsid w:val="00CE3A5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19"/>
      <w:szCs w:val="19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CE3A55"/>
    <w:rPr>
      <w:rFonts w:ascii="Times New Roman" w:eastAsia="Times New Roman" w:hAnsi="Times New Roman" w:cs="Times New Roman"/>
      <w:sz w:val="19"/>
      <w:szCs w:val="19"/>
      <w:lang w:val="id"/>
    </w:rPr>
  </w:style>
  <w:style w:type="character" w:styleId="PlaceholderText">
    <w:name w:val="Placeholder Text"/>
    <w:basedOn w:val="DefaultParagraphFont"/>
    <w:uiPriority w:val="99"/>
    <w:semiHidden/>
    <w:rsid w:val="0094095C"/>
    <w:rPr>
      <w:color w:val="808080"/>
    </w:rPr>
  </w:style>
  <w:style w:type="character" w:customStyle="1" w:styleId="parapharased-span">
    <w:name w:val="parapharased-span"/>
    <w:basedOn w:val="DefaultParagraphFont"/>
    <w:rsid w:val="00464D98"/>
  </w:style>
  <w:style w:type="character" w:customStyle="1" w:styleId="Heading1Char">
    <w:name w:val="Heading 1 Char"/>
    <w:basedOn w:val="DefaultParagraphFont"/>
    <w:link w:val="Heading1"/>
    <w:uiPriority w:val="9"/>
    <w:rsid w:val="001C6C30"/>
    <w:rPr>
      <w:rFonts w:ascii="Times New Roman" w:eastAsia="Times New Roman" w:hAnsi="Times New Roman" w:cs="Times New Roman"/>
      <w:b/>
      <w:bCs/>
      <w:kern w:val="36"/>
      <w:sz w:val="48"/>
      <w:szCs w:val="48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863E3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3E3F"/>
  </w:style>
  <w:style w:type="paragraph" w:styleId="Footer">
    <w:name w:val="footer"/>
    <w:basedOn w:val="Normal"/>
    <w:link w:val="FooterChar"/>
    <w:uiPriority w:val="99"/>
    <w:unhideWhenUsed/>
    <w:rsid w:val="00863E3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3E3F"/>
  </w:style>
  <w:style w:type="paragraph" w:styleId="NormalWeb">
    <w:name w:val="Normal (Web)"/>
    <w:basedOn w:val="Normal"/>
    <w:uiPriority w:val="99"/>
    <w:semiHidden/>
    <w:unhideWhenUsed/>
    <w:rsid w:val="0095474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1C6C3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A563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833F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33FE"/>
    <w:rPr>
      <w:rFonts w:ascii="Tahoma" w:hAnsi="Tahoma" w:cs="Tahoma"/>
      <w:sz w:val="16"/>
      <w:szCs w:val="16"/>
    </w:rPr>
  </w:style>
  <w:style w:type="character" w:customStyle="1" w:styleId="sw">
    <w:name w:val="sw"/>
    <w:basedOn w:val="DefaultParagraphFont"/>
    <w:rsid w:val="0079444E"/>
  </w:style>
  <w:style w:type="table" w:styleId="TableGrid">
    <w:name w:val="Table Grid"/>
    <w:basedOn w:val="TableNormal"/>
    <w:uiPriority w:val="59"/>
    <w:rsid w:val="0005595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5102F1"/>
    <w:pPr>
      <w:widowControl w:val="0"/>
      <w:autoSpaceDE w:val="0"/>
      <w:autoSpaceDN w:val="0"/>
      <w:spacing w:before="2" w:after="0" w:line="202" w:lineRule="exact"/>
    </w:pPr>
    <w:rPr>
      <w:rFonts w:ascii="Times New Roman" w:eastAsia="Times New Roman" w:hAnsi="Times New Roman" w:cs="Times New Roman"/>
      <w:lang w:val="id"/>
    </w:rPr>
  </w:style>
  <w:style w:type="paragraph" w:styleId="BodyText">
    <w:name w:val="Body Text"/>
    <w:basedOn w:val="Normal"/>
    <w:link w:val="BodyTextChar"/>
    <w:uiPriority w:val="1"/>
    <w:qFormat/>
    <w:rsid w:val="00CE3A55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19"/>
      <w:szCs w:val="19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CE3A55"/>
    <w:rPr>
      <w:rFonts w:ascii="Times New Roman" w:eastAsia="Times New Roman" w:hAnsi="Times New Roman" w:cs="Times New Roman"/>
      <w:sz w:val="19"/>
      <w:szCs w:val="19"/>
      <w:lang w:val="id"/>
    </w:rPr>
  </w:style>
  <w:style w:type="character" w:styleId="PlaceholderText">
    <w:name w:val="Placeholder Text"/>
    <w:basedOn w:val="DefaultParagraphFont"/>
    <w:uiPriority w:val="99"/>
    <w:semiHidden/>
    <w:rsid w:val="0094095C"/>
    <w:rPr>
      <w:color w:val="808080"/>
    </w:rPr>
  </w:style>
  <w:style w:type="character" w:customStyle="1" w:styleId="parapharased-span">
    <w:name w:val="parapharased-span"/>
    <w:basedOn w:val="DefaultParagraphFont"/>
    <w:rsid w:val="00464D98"/>
  </w:style>
  <w:style w:type="character" w:customStyle="1" w:styleId="Heading1Char">
    <w:name w:val="Heading 1 Char"/>
    <w:basedOn w:val="DefaultParagraphFont"/>
    <w:link w:val="Heading1"/>
    <w:uiPriority w:val="9"/>
    <w:rsid w:val="001C6C30"/>
    <w:rPr>
      <w:rFonts w:ascii="Times New Roman" w:eastAsia="Times New Roman" w:hAnsi="Times New Roman" w:cs="Times New Roman"/>
      <w:b/>
      <w:bCs/>
      <w:kern w:val="36"/>
      <w:sz w:val="48"/>
      <w:szCs w:val="48"/>
      <w:lang w:eastAsia="id-ID"/>
    </w:rPr>
  </w:style>
  <w:style w:type="paragraph" w:styleId="Header">
    <w:name w:val="header"/>
    <w:basedOn w:val="Normal"/>
    <w:link w:val="HeaderChar"/>
    <w:uiPriority w:val="99"/>
    <w:unhideWhenUsed/>
    <w:rsid w:val="00863E3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63E3F"/>
  </w:style>
  <w:style w:type="paragraph" w:styleId="Footer">
    <w:name w:val="footer"/>
    <w:basedOn w:val="Normal"/>
    <w:link w:val="FooterChar"/>
    <w:uiPriority w:val="99"/>
    <w:unhideWhenUsed/>
    <w:rsid w:val="00863E3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63E3F"/>
  </w:style>
  <w:style w:type="paragraph" w:styleId="NormalWeb">
    <w:name w:val="Normal (Web)"/>
    <w:basedOn w:val="Normal"/>
    <w:uiPriority w:val="99"/>
    <w:semiHidden/>
    <w:unhideWhenUsed/>
    <w:rsid w:val="0095474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13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0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25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48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42656">
          <w:marLeft w:val="-225"/>
          <w:marRight w:val="-225"/>
          <w:marTop w:val="100"/>
          <w:marBottom w:val="10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</w:div>
        <w:div w:id="963728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85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528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522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83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73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17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9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7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39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05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23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69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1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67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135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52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85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8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2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9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25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507367">
          <w:marLeft w:val="-225"/>
          <w:marRight w:val="-225"/>
          <w:marTop w:val="100"/>
          <w:marBottom w:val="10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</w:div>
        <w:div w:id="306325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706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631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3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jpeg"/><Relationship Id="rId21" Type="http://schemas.openxmlformats.org/officeDocument/2006/relationships/image" Target="media/image13.jpeg"/><Relationship Id="rId34" Type="http://schemas.openxmlformats.org/officeDocument/2006/relationships/image" Target="media/image26.jpeg"/><Relationship Id="rId42" Type="http://schemas.openxmlformats.org/officeDocument/2006/relationships/image" Target="media/image34.jpeg"/><Relationship Id="rId47" Type="http://schemas.openxmlformats.org/officeDocument/2006/relationships/image" Target="media/image39.jpeg"/><Relationship Id="rId50" Type="http://schemas.openxmlformats.org/officeDocument/2006/relationships/image" Target="media/image42.jpeg"/><Relationship Id="rId55" Type="http://schemas.openxmlformats.org/officeDocument/2006/relationships/image" Target="media/image47.jpeg"/><Relationship Id="rId63" Type="http://schemas.openxmlformats.org/officeDocument/2006/relationships/header" Target="header1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1.jpeg"/><Relationship Id="rId41" Type="http://schemas.openxmlformats.org/officeDocument/2006/relationships/image" Target="media/image33.jpeg"/><Relationship Id="rId54" Type="http://schemas.openxmlformats.org/officeDocument/2006/relationships/image" Target="media/image46.jpeg"/><Relationship Id="rId62" Type="http://schemas.openxmlformats.org/officeDocument/2006/relationships/image" Target="media/image53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openxmlformats.org/officeDocument/2006/relationships/image" Target="media/image45.jpeg"/><Relationship Id="rId58" Type="http://schemas.openxmlformats.org/officeDocument/2006/relationships/image" Target="media/image49.jpeg"/><Relationship Id="rId66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36" Type="http://schemas.openxmlformats.org/officeDocument/2006/relationships/image" Target="media/image28.jpeg"/><Relationship Id="rId49" Type="http://schemas.openxmlformats.org/officeDocument/2006/relationships/image" Target="media/image41.jpeg"/><Relationship Id="rId57" Type="http://schemas.openxmlformats.org/officeDocument/2006/relationships/image" Target="media/image48.jpeg"/><Relationship Id="rId61" Type="http://schemas.openxmlformats.org/officeDocument/2006/relationships/image" Target="media/image52.jpeg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4" Type="http://schemas.openxmlformats.org/officeDocument/2006/relationships/image" Target="media/image36.jpeg"/><Relationship Id="rId52" Type="http://schemas.openxmlformats.org/officeDocument/2006/relationships/image" Target="media/image44.jpeg"/><Relationship Id="rId60" Type="http://schemas.openxmlformats.org/officeDocument/2006/relationships/image" Target="media/image51.jpeg"/><Relationship Id="rId65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image" Target="media/image27.jpeg"/><Relationship Id="rId43" Type="http://schemas.openxmlformats.org/officeDocument/2006/relationships/image" Target="media/image35.jpeg"/><Relationship Id="rId48" Type="http://schemas.openxmlformats.org/officeDocument/2006/relationships/image" Target="media/image40.jpeg"/><Relationship Id="rId56" Type="http://schemas.microsoft.com/office/2007/relationships/hdphoto" Target="media/hdphoto1.wdp"/><Relationship Id="rId64" Type="http://schemas.openxmlformats.org/officeDocument/2006/relationships/footer" Target="footer1.xml"/><Relationship Id="rId8" Type="http://schemas.openxmlformats.org/officeDocument/2006/relationships/endnotes" Target="endnotes.xml"/><Relationship Id="rId51" Type="http://schemas.openxmlformats.org/officeDocument/2006/relationships/image" Target="media/image43.jpeg"/><Relationship Id="rId3" Type="http://schemas.openxmlformats.org/officeDocument/2006/relationships/styles" Target="styl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59" Type="http://schemas.openxmlformats.org/officeDocument/2006/relationships/image" Target="media/image50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8AB7FEF7-F50E-4EB7-B3E0-39F1C73AAE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9</Pages>
  <Words>1147</Words>
  <Characters>6538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HP062021</cp:lastModifiedBy>
  <cp:revision>2</cp:revision>
  <cp:lastPrinted>2022-12-12T10:04:00Z</cp:lastPrinted>
  <dcterms:created xsi:type="dcterms:W3CDTF">2023-08-31T03:27:00Z</dcterms:created>
  <dcterms:modified xsi:type="dcterms:W3CDTF">2023-08-31T0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74644f3-0a93-3d26-a908-42d34d2072ad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